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1B5C6A13"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w:t>
      </w:r>
      <w:r w:rsidR="00267926">
        <w:rPr>
          <w:b/>
          <w:bCs/>
          <w:sz w:val="32"/>
          <w:szCs w:val="32"/>
        </w:rPr>
        <w:t>E</w:t>
      </w:r>
      <w:r w:rsidRPr="00292AD5">
        <w:rPr>
          <w:b/>
          <w:bCs/>
          <w:sz w:val="32"/>
          <w:szCs w:val="32"/>
        </w:rPr>
        <w:t xml:space="preserve">fficient </w:t>
      </w:r>
      <w:r w:rsidR="00267926">
        <w:rPr>
          <w:b/>
          <w:bCs/>
          <w:sz w:val="32"/>
          <w:szCs w:val="32"/>
        </w:rPr>
        <w:t>P</w:t>
      </w:r>
      <w:r w:rsidRPr="00292AD5">
        <w:rPr>
          <w:b/>
          <w:bCs/>
          <w:sz w:val="32"/>
          <w:szCs w:val="32"/>
        </w:rPr>
        <w:t xml:space="preserve">ipeline for </w:t>
      </w:r>
      <w:r w:rsidR="00267926">
        <w:rPr>
          <w:b/>
          <w:bCs/>
          <w:sz w:val="32"/>
          <w:szCs w:val="32"/>
        </w:rPr>
        <w:t>B</w:t>
      </w:r>
      <w:r w:rsidR="00292AD5">
        <w:rPr>
          <w:b/>
          <w:bCs/>
          <w:sz w:val="32"/>
          <w:szCs w:val="32"/>
        </w:rPr>
        <w:t xml:space="preserve">iophysical </w:t>
      </w:r>
      <w:r w:rsidR="00267926">
        <w:rPr>
          <w:b/>
          <w:bCs/>
          <w:sz w:val="32"/>
          <w:szCs w:val="32"/>
        </w:rPr>
        <w:t>M</w:t>
      </w:r>
      <w:r w:rsidR="00292AD5">
        <w:rPr>
          <w:b/>
          <w:bCs/>
          <w:sz w:val="32"/>
          <w:szCs w:val="32"/>
        </w:rPr>
        <w:t>odeling</w:t>
      </w:r>
      <w:r w:rsidRPr="00292AD5">
        <w:rPr>
          <w:b/>
          <w:bCs/>
          <w:sz w:val="32"/>
          <w:szCs w:val="32"/>
        </w:rPr>
        <w:t xml:space="preserve"> of </w:t>
      </w:r>
      <w:r w:rsidR="00267926">
        <w:rPr>
          <w:b/>
          <w:bCs/>
          <w:sz w:val="32"/>
          <w:szCs w:val="32"/>
        </w:rPr>
        <w:t>N</w:t>
      </w:r>
      <w:r w:rsidRPr="00292AD5">
        <w:rPr>
          <w:b/>
          <w:bCs/>
          <w:sz w:val="32"/>
          <w:szCs w:val="32"/>
        </w:rPr>
        <w:t>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 xml:space="preserve">Automation of the process of developing biophysical conductance-based neuronal models involves the selection of numerous interacting parameters, making the overall process computationally intensive, </w:t>
      </w:r>
      <w:proofErr w:type="gramStart"/>
      <w:r w:rsidR="00C566E3" w:rsidRPr="00C566E3">
        <w:rPr>
          <w:b/>
          <w:bCs/>
          <w:sz w:val="18"/>
          <w:szCs w:val="18"/>
        </w:rPr>
        <w:t>complex</w:t>
      </w:r>
      <w:proofErr w:type="gramEnd"/>
      <w:r w:rsidR="00C566E3" w:rsidRPr="00C566E3">
        <w:rPr>
          <w:b/>
          <w:bCs/>
          <w:sz w:val="18"/>
          <w:szCs w:val="18"/>
        </w:rPr>
        <w:t xml:space="preserve">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18A2D863"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dynamics.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w:t>
      </w:r>
      <w:proofErr w:type="spellStart"/>
      <w:r w:rsidRPr="00C566E3">
        <w:t>sbi</w:t>
      </w:r>
      <w:proofErr w:type="spellEnd"/>
      <w:r w:rsidRPr="00C566E3">
        <w:t xml:space="preserve">;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3A541DB0"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7EBC36B2" w14:textId="5F266DA1" w:rsidR="00267926" w:rsidRDefault="00267926" w:rsidP="00C566E3">
      <w:pPr>
        <w:rPr>
          <w:bCs/>
          <w:i/>
        </w:rPr>
      </w:pPr>
      <w:r>
        <w:rPr>
          <w:bCs/>
          <w:i/>
        </w:rPr>
        <w:t xml:space="preserve">A.   </w:t>
      </w:r>
      <w:r w:rsidR="00C566E3" w:rsidRPr="00C566E3">
        <w:rPr>
          <w:bCs/>
          <w:i/>
        </w:rPr>
        <w:t xml:space="preserve">Mathematical equations for voltage-dependent ionic currents: </w:t>
      </w:r>
    </w:p>
    <w:p w14:paraId="3E7D4CD2" w14:textId="40F47F16" w:rsidR="00C566E3" w:rsidRPr="00C566E3" w:rsidRDefault="00C566E3" w:rsidP="00C566E3">
      <w:pPr>
        <w:rPr>
          <w:bCs/>
          <w:i/>
        </w:rPr>
      </w:pP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AF0AFC"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4803CCF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AF0AFC"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1A53E107" w14:textId="77777777" w:rsidR="00DC10A0" w:rsidRDefault="00C566E3" w:rsidP="00C566E3">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in eqn. 1. The procedure for selecting the channel currents </w:t>
      </w:r>
      <w:r w:rsidRPr="00C566E3">
        <w:lastRenderedPageBreak/>
        <w:t>and their model parameters are described next using an approach we proposed recently.</w:t>
      </w:r>
    </w:p>
    <w:p w14:paraId="1CA20121" w14:textId="77777777" w:rsidR="00267926" w:rsidRDefault="00C566E3" w:rsidP="00C566E3">
      <w:pPr>
        <w:rPr>
          <w:color w:val="000000"/>
        </w:rPr>
      </w:pPr>
      <w:r w:rsidRPr="00C566E3">
        <w:rPr>
          <w:bCs/>
        </w:rPr>
        <w:br/>
      </w:r>
      <w:r w:rsidR="00267926">
        <w:rPr>
          <w:bCs/>
          <w:i/>
          <w:iCs/>
        </w:rPr>
        <w:t xml:space="preserve">B.   </w:t>
      </w:r>
      <w:r w:rsidRPr="00C566E3">
        <w:rPr>
          <w:bCs/>
          <w:i/>
          <w:iCs/>
        </w:rPr>
        <w:t>Segregation hypothesis in single cell design</w:t>
      </w:r>
      <w:r w:rsidRPr="00C566E3">
        <w:rPr>
          <w:color w:val="000000"/>
        </w:rPr>
        <w:t xml:space="preserve">. </w:t>
      </w:r>
    </w:p>
    <w:p w14:paraId="0A2C2FF2" w14:textId="7195D890" w:rsidR="00C566E3" w:rsidRPr="00C566E3" w:rsidRDefault="00C566E3" w:rsidP="00C566E3">
      <w:pPr>
        <w:rPr>
          <w:color w:val="000000"/>
        </w:rPr>
      </w:pPr>
      <w:r w:rsidRPr="00C566E3">
        <w:rPr>
          <w:color w:val="000000"/>
        </w:rPr>
        <w:t>The hypothesis states that distinct current modules implement neurocomputational properties, e.g., passive properties (</w:t>
      </w:r>
      <w:proofErr w:type="spellStart"/>
      <w:r w:rsidRPr="00C566E3">
        <w:rPr>
          <w:color w:val="000000"/>
        </w:rPr>
        <w:t>Vrest</w:t>
      </w:r>
      <w:proofErr w:type="spellEnd"/>
      <w:r w:rsidRPr="00C566E3">
        <w:rPr>
          <w:color w:val="000000"/>
        </w:rPr>
        <w:t xml:space="preserve">, input resistance, tau) and spiking properties in cartoon form in Fig.1. In this case, </w:t>
      </w:r>
      <w:proofErr w:type="gramStart"/>
      <w:r w:rsidRPr="00C566E3">
        <w:rPr>
          <w:color w:val="000000"/>
        </w:rPr>
        <w:t>leak</w:t>
      </w:r>
      <w:proofErr w:type="gramEnd"/>
      <w:r w:rsidRPr="00C566E3">
        <w:rPr>
          <w:color w:val="000000"/>
        </w:rPr>
        <w:t xml:space="preserve"> and the hyperpolarization-activated cation current H (passive module) are responsible for passive properties. </w:t>
      </w:r>
      <w:r w:rsidRPr="00DC10A0">
        <w:rPr>
          <w:color w:val="000000"/>
        </w:rPr>
        <w:t>Similarly, leak, transient sodium Nat</w:t>
      </w:r>
      <w:r w:rsidR="004929F3" w:rsidRPr="00DC10A0">
        <w:rPr>
          <w:color w:val="000000"/>
        </w:rPr>
        <w:t>,</w:t>
      </w:r>
      <w:r w:rsidRPr="00DC10A0">
        <w:rPr>
          <w:color w:val="000000"/>
        </w:rPr>
        <w:t xml:space="preserve"> and delayed rectifier </w:t>
      </w:r>
      <w:proofErr w:type="spellStart"/>
      <w:r w:rsidRPr="00DC10A0">
        <w:rPr>
          <w:color w:val="000000"/>
        </w:rPr>
        <w:t>Kdr</w:t>
      </w:r>
      <w:proofErr w:type="spellEnd"/>
      <w:r w:rsidRPr="00DC10A0">
        <w:rPr>
          <w:color w:val="000000"/>
        </w:rPr>
        <w:t xml:space="preserve"> currents set the spiking properties for the spiking module</w:t>
      </w:r>
      <w:r w:rsidRPr="00C566E3">
        <w:rPr>
          <w:color w:val="000000"/>
        </w:rPr>
        <w:t xml:space="preserv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5C70E1DE" w14:textId="703398CC" w:rsidR="00267926" w:rsidRDefault="00267926" w:rsidP="00C566E3">
      <w:pPr>
        <w:rPr>
          <w:color w:val="000000"/>
        </w:rPr>
      </w:pPr>
      <w:r>
        <w:rPr>
          <w:bCs/>
          <w:i/>
          <w:iCs/>
        </w:rPr>
        <w:t xml:space="preserve">C.   </w:t>
      </w:r>
      <w:r w:rsidR="00C566E3" w:rsidRPr="00C566E3">
        <w:rPr>
          <w:bCs/>
          <w:i/>
          <w:iCs/>
        </w:rPr>
        <w:t>Design of the Nap-KM module as option 1 for adaptation/bursting properties</w:t>
      </w:r>
      <w:r w:rsidR="00C566E3" w:rsidRPr="00C566E3">
        <w:rPr>
          <w:color w:val="000000"/>
        </w:rPr>
        <w:t xml:space="preserve">. </w:t>
      </w:r>
    </w:p>
    <w:p w14:paraId="6BDC9C8B" w14:textId="60489B0B" w:rsidR="00C566E3" w:rsidRPr="00C566E3" w:rsidRDefault="00C566E3" w:rsidP="00C566E3">
      <w:pPr>
        <w:rPr>
          <w:color w:val="000000"/>
        </w:rPr>
      </w:pPr>
      <w:r w:rsidRPr="00C566E3">
        <w:rPr>
          <w:color w:val="000000"/>
        </w:rPr>
        <w:t xml:space="preserve">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w:t>
      </w:r>
      <w:proofErr w:type="spellStart"/>
      <w:r w:rsidRPr="00C566E3">
        <w:rPr>
          <w:color w:val="000000"/>
        </w:rPr>
        <w:t>Kdr</w:t>
      </w:r>
      <w:proofErr w:type="spellEnd"/>
      <w:r w:rsidRPr="00C566E3">
        <w:rPr>
          <w:color w:val="000000"/>
        </w:rPr>
        <w:t xml:space="preserve">), hyperpolarization-activated cation current (H) and leak currents, which are kept fixed here. The ranges for the adjustable parameters for Nap-KM modules of the CA3 neuron, based on biological reports, were as follows (units for g is mS/cm2 and for V1/s is mV): </w:t>
      </w:r>
      <w:proofErr w:type="spellStart"/>
      <w:r w:rsidRPr="00C566E3">
        <w:rPr>
          <w:color w:val="000000"/>
        </w:rPr>
        <w:t>gNap</w:t>
      </w:r>
      <w:proofErr w:type="spellEnd"/>
      <w:r w:rsidRPr="00C566E3">
        <w:rPr>
          <w:color w:val="000000"/>
        </w:rPr>
        <w:t xml:space="preserve"> – [1*10</w:t>
      </w:r>
      <w:r w:rsidRPr="00C566E3">
        <w:rPr>
          <w:color w:val="000000"/>
          <w:vertAlign w:val="superscript"/>
        </w:rPr>
        <w:t>-5</w:t>
      </w:r>
      <w:r w:rsidRPr="00C566E3">
        <w:rPr>
          <w:color w:val="000000"/>
        </w:rPr>
        <w:t xml:space="preserve">, 0.005], </w:t>
      </w:r>
      <w:proofErr w:type="spellStart"/>
      <w:r w:rsidRPr="00C566E3">
        <w:rPr>
          <w:color w:val="000000"/>
        </w:rPr>
        <w:t>gKM</w:t>
      </w:r>
      <w:proofErr w:type="spellEnd"/>
      <w:r w:rsidRPr="00C566E3">
        <w:rPr>
          <w:color w:val="000000"/>
        </w:rPr>
        <w:t xml:space="preserve">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38AAF915" w14:textId="490FFDEE" w:rsidR="00267926" w:rsidRDefault="00267926" w:rsidP="00C566E3">
      <w:pPr>
        <w:rPr>
          <w:color w:val="000000"/>
        </w:rPr>
      </w:pPr>
      <w:r>
        <w:rPr>
          <w:bCs/>
          <w:i/>
          <w:iCs/>
        </w:rPr>
        <w:t xml:space="preserve">D.   </w:t>
      </w:r>
      <w:r w:rsidR="00C566E3" w:rsidRPr="00C566E3">
        <w:rPr>
          <w:bCs/>
          <w:i/>
          <w:iCs/>
        </w:rPr>
        <w:t xml:space="preserve">Design of the </w:t>
      </w:r>
      <w:proofErr w:type="spellStart"/>
      <w:r w:rsidR="00C566E3" w:rsidRPr="00C566E3">
        <w:rPr>
          <w:bCs/>
          <w:i/>
          <w:iCs/>
        </w:rPr>
        <w:t>CaS-CaT-</w:t>
      </w:r>
      <w:r w:rsidR="0031792D">
        <w:rPr>
          <w:bCs/>
          <w:i/>
          <w:iCs/>
        </w:rPr>
        <w:t>sAHP</w:t>
      </w:r>
      <w:proofErr w:type="spellEnd"/>
      <w:r w:rsidR="00C566E3" w:rsidRPr="00C566E3">
        <w:rPr>
          <w:bCs/>
          <w:i/>
          <w:iCs/>
        </w:rPr>
        <w:t xml:space="preserve"> module as option 2 for adaptation/bursting properties</w:t>
      </w:r>
      <w:r w:rsidR="00C566E3" w:rsidRPr="00C566E3">
        <w:rPr>
          <w:color w:val="000000"/>
        </w:rPr>
        <w:t xml:space="preserve">. </w:t>
      </w:r>
    </w:p>
    <w:p w14:paraId="096E6A00" w14:textId="1B522039" w:rsidR="00C566E3" w:rsidRPr="00C566E3" w:rsidRDefault="00C566E3" w:rsidP="00C566E3">
      <w:pPr>
        <w:rPr>
          <w:color w:val="000000"/>
        </w:rPr>
      </w:pPr>
      <w:r w:rsidRPr="00C566E3">
        <w:rPr>
          <w:color w:val="000000"/>
        </w:rPr>
        <w:t>A second option to implement adaptation and busting is the set of currents that include a low-threshold Ca2+ (</w:t>
      </w:r>
      <w:proofErr w:type="spellStart"/>
      <w:r w:rsidRPr="00C566E3">
        <w:rPr>
          <w:color w:val="000000"/>
        </w:rPr>
        <w:t>CaS</w:t>
      </w:r>
      <w:proofErr w:type="spellEnd"/>
      <w:r w:rsidRPr="00C566E3">
        <w:rPr>
          <w:color w:val="000000"/>
        </w:rPr>
        <w:t>), high-threshold Ca2+ (</w:t>
      </w:r>
      <w:proofErr w:type="spellStart"/>
      <w:r w:rsidRPr="00C566E3">
        <w:rPr>
          <w:color w:val="000000"/>
        </w:rPr>
        <w:t>CaT</w:t>
      </w:r>
      <w:proofErr w:type="spellEnd"/>
      <w:r w:rsidRPr="00C566E3">
        <w:rPr>
          <w:color w:val="000000"/>
        </w:rPr>
        <w:t>) and the calcium-activated potassium (</w:t>
      </w:r>
      <w:proofErr w:type="spellStart"/>
      <w:r w:rsidR="0031792D">
        <w:rPr>
          <w:color w:val="000000"/>
        </w:rPr>
        <w:t>sAHP</w:t>
      </w:r>
      <w:proofErr w:type="spellEnd"/>
      <w:r w:rsidRPr="00C566E3">
        <w:rPr>
          <w:color w:val="000000"/>
        </w:rPr>
        <w:t xml:space="preserve">) currents. </w:t>
      </w:r>
    </w:p>
    <w:p w14:paraId="1C43365B" w14:textId="1F82EF8F" w:rsidR="00C566E3" w:rsidRPr="00C566E3" w:rsidRDefault="00C566E3" w:rsidP="00C566E3">
      <w:pPr>
        <w:rPr>
          <w:color w:val="000000"/>
        </w:rPr>
      </w:pPr>
      <w:r w:rsidRPr="00C566E3">
        <w:rPr>
          <w:color w:val="000000"/>
        </w:rPr>
        <w:t xml:space="preserve">A different class of the same hippocampal CA3 neuron  that exhibits the bursting characteristic </w:t>
      </w:r>
      <w:r w:rsidR="003E680F">
        <w:rPr>
          <w:color w:val="000000"/>
        </w:rPr>
        <w:fldChar w:fldCharType="begin"/>
      </w:r>
      <w:r w:rsidR="003E680F">
        <w:rPr>
          <w:color w:val="000000"/>
        </w:rPr>
        <w:instrText xml:space="preserve"> ADDIN EN.CITE &lt;EndNote&gt;&lt;Cite&gt;&lt;Author&gt;Staff&lt;/Author&gt;&lt;Year&gt;2000&lt;/Year&gt;&lt;RecNum&gt;5478&lt;/RecNum&gt;&lt;DisplayText&gt;[7]&lt;/DisplayText&gt;&lt;record&gt;&lt;rec-number&gt;5478&lt;/rec-number&gt;&lt;foreign-keys&gt;&lt;key app="EN" db-id="wadfdsrz59rdaae9xsp59eaife9etwspvrz5" timestamp="1605850635"&gt;5478&lt;/key&gt;&lt;/foreign-keys&gt;&lt;ref-type name="Journal Article"&gt;17&lt;/ref-type&gt;&lt;contributors&gt;&lt;authors&gt;&lt;author&gt;Nathan P. Staff&lt;/author&gt;&lt;author&gt;Hae-Yoon Jung&lt;/author&gt;&lt;author&gt;Tara Thiagarajan&lt;/author&gt;&lt;author&gt;Michael Yao&lt;/author&gt;&lt;author&gt;Nelson Spruston&lt;/author&gt;&lt;/authors&gt;&lt;/contributors&gt;&lt;titles&gt;&lt;title&gt;Resting and Active Properties of Pyramidal Neurons in Subiculum and CA1 of Rat Hippocampus&lt;/title&gt;&lt;secondary-title&gt;Journal of Neurophysiology&lt;/secondary-title&gt;&lt;/titles&gt;&lt;periodical&gt;&lt;full-title&gt;Journal of Neurophysiology&lt;/full-title&gt;&lt;abbr-1&gt;J. Neurophysiol.&lt;/abbr-1&gt;&lt;abbr-2&gt;J Neurophysiol&lt;/abbr-2&gt;&lt;/periodical&gt;&lt;pages&gt;2398-2408&lt;/pages&gt;&lt;volume&gt;84&lt;/volume&gt;&lt;number&gt;5&lt;/number&gt;&lt;dates&gt;&lt;year&gt;2000&lt;/year&gt;&lt;/dates&gt;&lt;accession-num&gt;11067982&lt;/accession-num&gt;&lt;urls&gt;&lt;related-urls&gt;&lt;url&gt;https://journals.physiology.org/doi/abs/10.1152/jn.2000.84.5.2398&lt;/url&gt;&lt;/related-urls&gt;&lt;/urls&gt;&lt;electronic-resource-num&gt;10.1152/jn.2000.84.5.2398&lt;/electronic-resource-num&gt;&lt;/record&gt;&lt;/Cite&gt;&lt;/EndNote&gt;</w:instrText>
      </w:r>
      <w:r w:rsidR="003E680F">
        <w:rPr>
          <w:color w:val="000000"/>
        </w:rPr>
        <w:fldChar w:fldCharType="separate"/>
      </w:r>
      <w:r w:rsidR="003E680F">
        <w:rPr>
          <w:noProof/>
          <w:color w:val="000000"/>
        </w:rPr>
        <w:t>[7]</w:t>
      </w:r>
      <w:r w:rsidR="003E680F">
        <w:rPr>
          <w:color w:val="000000"/>
        </w:rPr>
        <w:fldChar w:fldCharType="end"/>
      </w:r>
      <w:r w:rsidR="003E680F">
        <w:rPr>
          <w:color w:val="000000"/>
        </w:rPr>
        <w:t xml:space="preserve"> </w:t>
      </w:r>
      <w:r w:rsidRPr="00C566E3">
        <w:rPr>
          <w:color w:val="000000"/>
        </w:rPr>
        <w:t xml:space="preserve">is considered for this option. </w:t>
      </w:r>
      <w:proofErr w:type="gramStart"/>
      <w:r w:rsidRPr="00C566E3">
        <w:rPr>
          <w:color w:val="000000"/>
        </w:rPr>
        <w:t>Similar to</w:t>
      </w:r>
      <w:proofErr w:type="gramEnd"/>
      <w:r w:rsidRPr="00C566E3">
        <w:rPr>
          <w:color w:val="000000"/>
        </w:rPr>
        <w:t xml:space="preserve"> the case above, the ranges for the parameters for this set of current were as follows (units for g is mS/cm2 and for V1/s is mV): </w:t>
      </w:r>
      <w:proofErr w:type="spellStart"/>
      <w:r w:rsidRPr="00C81685">
        <w:rPr>
          <w:color w:val="000000"/>
        </w:rPr>
        <w:t>gCaS</w:t>
      </w:r>
      <w:proofErr w:type="spellEnd"/>
      <w:r w:rsidRPr="00C81685">
        <w:rPr>
          <w:color w:val="000000"/>
        </w:rPr>
        <w:t xml:space="preserve"> – [1*10</w:t>
      </w:r>
      <w:r w:rsidRPr="00C81685">
        <w:rPr>
          <w:color w:val="000000"/>
          <w:vertAlign w:val="superscript"/>
        </w:rPr>
        <w:t>-5</w:t>
      </w:r>
      <w:r w:rsidRPr="00C81685">
        <w:rPr>
          <w:color w:val="000000"/>
        </w:rPr>
        <w:t xml:space="preserve">, 0.017], </w:t>
      </w:r>
      <w:proofErr w:type="spellStart"/>
      <w:r w:rsidRPr="00C81685">
        <w:rPr>
          <w:color w:val="000000"/>
        </w:rPr>
        <w:t>gCaT</w:t>
      </w:r>
      <w:proofErr w:type="spellEnd"/>
      <w:r w:rsidRPr="00C81685">
        <w:rPr>
          <w:color w:val="000000"/>
        </w:rPr>
        <w:t>– [1*10</w:t>
      </w:r>
      <w:r w:rsidRPr="00C81685">
        <w:rPr>
          <w:color w:val="000000"/>
          <w:vertAlign w:val="superscript"/>
        </w:rPr>
        <w:t>-5</w:t>
      </w:r>
      <w:r w:rsidRPr="00C81685">
        <w:rPr>
          <w:color w:val="000000"/>
        </w:rPr>
        <w:t xml:space="preserve">, 0.017], </w:t>
      </w:r>
      <w:proofErr w:type="spellStart"/>
      <w:r w:rsidRPr="00C81685">
        <w:rPr>
          <w:color w:val="000000"/>
        </w:rPr>
        <w:t>g</w:t>
      </w:r>
      <w:r w:rsidR="0031792D">
        <w:rPr>
          <w:color w:val="000000"/>
        </w:rPr>
        <w:t>sAHP</w:t>
      </w:r>
      <w:proofErr w:type="spellEnd"/>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S</w:t>
      </w:r>
      <w:proofErr w:type="spellEnd"/>
      <w:r w:rsidRPr="00C81685">
        <w:rPr>
          <w:color w:val="000000"/>
        </w:rPr>
        <w:t xml:space="preserve">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T</w:t>
      </w:r>
      <w:proofErr w:type="spellEnd"/>
      <w:r w:rsidRPr="00C81685">
        <w:rPr>
          <w:color w:val="000000"/>
        </w:rPr>
        <w:t xml:space="preserve">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514DBEC2" w:rsidR="00C2692F" w:rsidRDefault="00C566E3" w:rsidP="00C2692F">
      <w:pPr>
        <w:pStyle w:val="Heading1"/>
        <w:spacing w:before="120" w:after="120"/>
      </w:pPr>
      <w:r>
        <w:t>Results</w:t>
      </w:r>
    </w:p>
    <w:p w14:paraId="416FF75A" w14:textId="3717E6BD"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E680F">
        <w:instrText xml:space="preserve"> ADDIN EN.CITE &lt;EndNote&gt;&lt;Cite&gt;&lt;Author&gt;Hummos&lt;/Author&gt;&lt;Year&gt;2014&lt;/Year&gt;&lt;RecNum&gt;4962&lt;/RecNum&gt;&lt;DisplayText&gt;[8]&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003E680F">
        <w:rPr>
          <w:noProof/>
        </w:rPr>
        <w:t>[8]</w:t>
      </w:r>
      <w:r w:rsidRPr="00C566E3">
        <w:fldChar w:fldCharType="end"/>
      </w:r>
      <w:r w:rsidRPr="00C566E3">
        <w:t xml:space="preserve">. </w:t>
      </w:r>
    </w:p>
    <w:p w14:paraId="7F711CEB" w14:textId="77777777" w:rsidR="00C566E3" w:rsidRPr="00C566E3" w:rsidRDefault="00C566E3" w:rsidP="00C566E3">
      <w:pPr>
        <w:rPr>
          <w:b/>
          <w:bCs/>
        </w:rPr>
      </w:pPr>
      <w:r w:rsidRPr="00C566E3">
        <w:rPr>
          <w:b/>
          <w:bCs/>
        </w:rPr>
        <w:t>Design of two current modules to implement spike frequency adaptation and bursting</w:t>
      </w:r>
    </w:p>
    <w:p w14:paraId="0B90A691" w14:textId="72EB5405" w:rsidR="00D93BAE" w:rsidRDefault="00C566E3" w:rsidP="00C566E3">
      <w:pPr>
        <w:rPr>
          <w:color w:val="000000"/>
        </w:rPr>
      </w:pPr>
      <w:r w:rsidRPr="00C566E3">
        <w:rPr>
          <w:u w:val="single"/>
        </w:rPr>
        <w:t>Nap-KM module</w:t>
      </w:r>
      <w:r w:rsidRPr="00C566E3">
        <w:t xml:space="preserve">. This module adds the neurocomputational property of adaptation and bursting, depending on the </w:t>
      </w:r>
      <w:r w:rsidRPr="00C566E3">
        <w:t xml:space="preserve">parameters of the two currents. Both channels can be segregated up to ~-60 mV in this model. </w:t>
      </w:r>
      <w:r w:rsidRPr="00C566E3">
        <w:rPr>
          <w:color w:val="000000"/>
        </w:rPr>
        <w:t xml:space="preserve">Optimizing the </w:t>
      </w:r>
    </w:p>
    <w:p w14:paraId="4B485E81" w14:textId="4D6160F1" w:rsidR="00D93BAE" w:rsidRDefault="00FE17D1" w:rsidP="00C566E3">
      <w:pPr>
        <w:rPr>
          <w:color w:val="000000"/>
        </w:rPr>
      </w:pPr>
      <w:r>
        <w:rPr>
          <w:noProof/>
        </w:rPr>
        <mc:AlternateContent>
          <mc:Choice Requires="wps">
            <w:drawing>
              <wp:anchor distT="0" distB="0" distL="114300" distR="114300" simplePos="0" relativeHeight="251668480" behindDoc="0" locked="0" layoutInCell="1" allowOverlap="1" wp14:anchorId="0724481C" wp14:editId="558D321B">
                <wp:simplePos x="0" y="0"/>
                <wp:positionH relativeFrom="margin">
                  <wp:align>right</wp:align>
                </wp:positionH>
                <wp:positionV relativeFrom="paragraph">
                  <wp:posOffset>2402840</wp:posOffset>
                </wp:positionV>
                <wp:extent cx="289560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895600" cy="457200"/>
                        </a:xfrm>
                        <a:prstGeom prst="rect">
                          <a:avLst/>
                        </a:prstGeom>
                        <a:solidFill>
                          <a:prstClr val="white"/>
                        </a:solidFill>
                        <a:ln>
                          <a:noFill/>
                        </a:ln>
                      </wps:spPr>
                      <wps:txbx>
                        <w:txbxContent>
                          <w:p w14:paraId="1CCD09DE" w14:textId="0E2E6E47" w:rsidR="00D93BAE" w:rsidRPr="00CE5E14" w:rsidRDefault="00D93BAE" w:rsidP="00D93BAE">
                            <w:pPr>
                              <w:pStyle w:val="Caption"/>
                              <w:rPr>
                                <w:noProof/>
                              </w:rPr>
                            </w:pPr>
                            <w:r>
                              <w:t xml:space="preserve">Figure </w:t>
                            </w:r>
                            <w:r w:rsidR="004929F3">
                              <w:t>1</w:t>
                            </w:r>
                            <w:r>
                              <w:t xml:space="preserve">. Segregation of currents into three modules – passive (H), adapting/bursting (Nap, KM) and Spiking (Nat, </w:t>
                            </w:r>
                            <w:proofErr w:type="spellStart"/>
                            <w:r>
                              <w:t>Kdr</w:t>
                            </w:r>
                            <w:proofErr w:type="spellEnd"/>
                            <w:r>
                              <w:t>)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24481C" id="_x0000_t202" coordsize="21600,21600" o:spt="202" path="m,l,21600r21600,l21600,xe">
                <v:stroke joinstyle="miter"/>
                <v:path gradientshapeok="t" o:connecttype="rect"/>
              </v:shapetype>
              <v:shape id="Text Box 12" o:spid="_x0000_s1026" type="#_x0000_t202" style="position:absolute;margin-left:176.8pt;margin-top:189.2pt;width:228pt;height:36pt;z-index:251668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" stroked="f">
                <v:textbox inset="0,0,0,0">
                  <w:txbxContent>
                    <w:p w14:paraId="1CCD09DE" w14:textId="0E2E6E47" w:rsidR="00D93BAE" w:rsidRPr="00CE5E14" w:rsidRDefault="00D93BAE" w:rsidP="00D93BAE">
                      <w:pPr>
                        <w:pStyle w:val="Caption"/>
                        <w:rPr>
                          <w:noProof/>
                        </w:rPr>
                      </w:pPr>
                      <w:r>
                        <w:t xml:space="preserve">Figure </w:t>
                      </w:r>
                      <w:r w:rsidR="004929F3">
                        <w:t>1</w:t>
                      </w:r>
                      <w:r>
                        <w:t xml:space="preserve">. Segregation of currents into three modules – passive (H), adapting/bursting (Nap, KM) and Spiking (Nat, </w:t>
                      </w:r>
                      <w:proofErr w:type="spellStart"/>
                      <w:r>
                        <w:t>Kdr</w:t>
                      </w:r>
                      <w:proofErr w:type="spellEnd"/>
                      <w:r>
                        <w:t>) modules in the example hippocampal CA3 cell.</w:t>
                      </w:r>
                    </w:p>
                  </w:txbxContent>
                </v:textbox>
                <w10:wrap anchorx="margin"/>
              </v:shape>
            </w:pict>
          </mc:Fallback>
        </mc:AlternateContent>
      </w:r>
      <w:r>
        <w:rPr>
          <w:noProof/>
        </w:rPr>
        <w:drawing>
          <wp:inline distT="0" distB="0" distL="0" distR="0" wp14:anchorId="663019F2" wp14:editId="1164DBC4">
            <wp:extent cx="3108960" cy="24872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61869CEA" w14:textId="00476103" w:rsidR="00D93BAE" w:rsidRDefault="00D93BAE" w:rsidP="00C566E3">
      <w:pPr>
        <w:rPr>
          <w:color w:val="000000"/>
        </w:rPr>
      </w:pPr>
    </w:p>
    <w:p w14:paraId="03CE77E1" w14:textId="3F627B7D" w:rsidR="00D93BAE" w:rsidRDefault="00D93BAE" w:rsidP="00C566E3">
      <w:pPr>
        <w:rPr>
          <w:color w:val="000000"/>
        </w:rPr>
      </w:pPr>
    </w:p>
    <w:p w14:paraId="2EA8B977" w14:textId="52746572" w:rsidR="00D93BAE" w:rsidRPr="00F23D37" w:rsidRDefault="00D93BAE" w:rsidP="00C566E3">
      <w:pPr>
        <w:rPr>
          <w:color w:val="000000"/>
          <w:sz w:val="6"/>
          <w:szCs w:val="6"/>
        </w:rPr>
      </w:pPr>
    </w:p>
    <w:p w14:paraId="316F72C9" w14:textId="222C460C" w:rsidR="00C566E3" w:rsidRPr="00C566E3" w:rsidRDefault="00C566E3" w:rsidP="00C566E3">
      <w:pPr>
        <w:rPr>
          <w:color w:val="000000"/>
        </w:rPr>
      </w:pPr>
      <w:r w:rsidRPr="00C566E3">
        <w:rPr>
          <w:color w:val="000000"/>
        </w:rPr>
        <w:t xml:space="preserve">parameters after implementing the segregation </w:t>
      </w:r>
      <w:r w:rsidRPr="00DC10A0">
        <w:rPr>
          <w:color w:val="000000"/>
        </w:rPr>
        <w:t xml:space="preserve">(Fig. </w:t>
      </w:r>
      <w:r w:rsidR="00DC10A0" w:rsidRPr="00DC10A0">
        <w:rPr>
          <w:color w:val="000000"/>
        </w:rPr>
        <w:t>1</w:t>
      </w:r>
      <w:r w:rsidRPr="00DC10A0">
        <w:rPr>
          <w:color w:val="000000"/>
        </w:rPr>
        <w:t>)</w:t>
      </w:r>
      <w:r w:rsidRPr="00C566E3">
        <w:rPr>
          <w:color w:val="000000"/>
        </w:rPr>
        <w:t xml:space="preserve"> resulted in the following parameter set that provided the adapting characteristic shown in </w:t>
      </w:r>
      <w:r w:rsidRPr="00C81685">
        <w:rPr>
          <w:color w:val="000000"/>
        </w:rPr>
        <w:t>Fig. 2</w:t>
      </w:r>
      <w:r w:rsidR="00267926">
        <w:rPr>
          <w:color w:val="000000"/>
        </w:rPr>
        <w:t>A</w:t>
      </w:r>
      <w:r w:rsidRPr="00C566E3">
        <w:rPr>
          <w:color w:val="000000"/>
        </w:rPr>
        <w:t xml:space="preserve"> that matches the biological trace in [</w:t>
      </w:r>
      <w:r w:rsidR="00A315B5" w:rsidRPr="00C81685">
        <w:rPr>
          <w:color w:val="000000"/>
        </w:rPr>
        <w:t>6</w:t>
      </w:r>
      <w:r w:rsidRPr="00C566E3">
        <w:rPr>
          <w:color w:val="000000"/>
        </w:rPr>
        <w:t xml:space="preserve">] well: </w:t>
      </w:r>
      <w:proofErr w:type="spellStart"/>
      <w:r w:rsidRPr="00C566E3">
        <w:rPr>
          <w:color w:val="000000"/>
        </w:rPr>
        <w:t>gNap</w:t>
      </w:r>
      <w:proofErr w:type="spellEnd"/>
      <w:r w:rsidRPr="00C566E3">
        <w:rPr>
          <w:color w:val="000000"/>
        </w:rPr>
        <w:t xml:space="preserve"> =</w:t>
      </w:r>
      <w:r w:rsidR="00A315B5" w:rsidRPr="00C81685">
        <w:rPr>
          <w:color w:val="000000"/>
        </w:rPr>
        <w:t>0.0005</w:t>
      </w:r>
      <w:r w:rsidRPr="00C81685">
        <w:rPr>
          <w:color w:val="000000"/>
        </w:rPr>
        <w:t xml:space="preserve">, </w:t>
      </w:r>
      <w:proofErr w:type="spellStart"/>
      <w:r w:rsidRPr="00C81685">
        <w:rPr>
          <w:color w:val="000000"/>
        </w:rPr>
        <w:t>gKM</w:t>
      </w:r>
      <w:proofErr w:type="spellEnd"/>
      <w:r w:rsidRPr="00C81685">
        <w:rPr>
          <w:color w:val="000000"/>
        </w:rPr>
        <w:t xml:space="preserve">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19582719" w14:textId="16EB0164" w:rsidR="00C566E3" w:rsidRPr="00B77181" w:rsidRDefault="00C566E3" w:rsidP="00B77181">
      <w:pPr>
        <w:ind w:firstLine="360"/>
        <w:rPr>
          <w:sz w:val="24"/>
          <w:szCs w:val="24"/>
        </w:rPr>
      </w:pPr>
      <w:r w:rsidRPr="00C566E3">
        <w:t xml:space="preserve">Adaptation happens when KM current builds up enough to counteract the Nap current. The time constant of KM controls the </w:t>
      </w:r>
      <w:r w:rsidR="00582132">
        <w:t xml:space="preserve">duration of the </w:t>
      </w:r>
      <w:r w:rsidRPr="00C566E3">
        <w:t xml:space="preserve">initial high frequency of the adapting characteristic. On the other hand, increasing </w:t>
      </w:r>
      <w:proofErr w:type="spellStart"/>
      <w:r w:rsidRPr="00C566E3">
        <w:t>gKM</w:t>
      </w:r>
      <w:proofErr w:type="spellEnd"/>
      <w:r w:rsidRPr="00C566E3">
        <w:t xml:space="preserve"> </w:t>
      </w:r>
      <w:r w:rsidR="00A20F15">
        <w:t xml:space="preserve">and </w:t>
      </w:r>
      <w:proofErr w:type="spellStart"/>
      <w:r w:rsidR="00A20F15">
        <w:t>gNap</w:t>
      </w:r>
      <w:proofErr w:type="spellEnd"/>
      <w:r w:rsidR="00A20F15">
        <w:t xml:space="preserve"> together </w:t>
      </w:r>
      <w:r w:rsidRPr="00C566E3">
        <w:t>(~0.17</w:t>
      </w:r>
      <w:r w:rsidR="00A20F15">
        <w:t xml:space="preserve"> and 0.001, respectively</w:t>
      </w:r>
      <w:r w:rsidRPr="00C566E3">
        <w:t xml:space="preserve">) shuts off spiking and results in a bursting characteristic. </w:t>
      </w:r>
      <w:r w:rsidRPr="00C566E3">
        <w:rPr>
          <w:color w:val="000000"/>
        </w:rPr>
        <w:t xml:space="preserve">Importantly, without such a segregation of the current modules, it was very difficult to hand-tune the parameters due to the interactions between the currents. Such interaction effects resulted in changes to spiking properties affecting 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w:t>
      </w:r>
      <w:r w:rsidR="00A20F15">
        <w:rPr>
          <w:color w:val="000000"/>
        </w:rPr>
        <w:t xml:space="preserve">This </w:t>
      </w:r>
      <w:proofErr w:type="gramStart"/>
      <w:r w:rsidR="00A20F15">
        <w:rPr>
          <w:color w:val="000000"/>
        </w:rPr>
        <w:t>particular</w:t>
      </w:r>
      <w:r w:rsidRPr="00C566E3">
        <w:rPr>
          <w:color w:val="000000"/>
        </w:rPr>
        <w:t xml:space="preserve"> neuron</w:t>
      </w:r>
      <w:proofErr w:type="gramEnd"/>
      <w:r w:rsidRPr="00C566E3">
        <w:rPr>
          <w:color w:val="000000"/>
        </w:rPr>
        <w:t xml:space="preserve"> becomes an endogenous spiker if segregation is not implemented (Fig. 2</w:t>
      </w:r>
      <w:r w:rsidR="00267926">
        <w:rPr>
          <w:color w:val="000000"/>
        </w:rPr>
        <w:t>B</w:t>
      </w:r>
      <w:r w:rsidRPr="00C566E3">
        <w:rPr>
          <w:color w:val="000000"/>
        </w:rPr>
        <w:t>).</w:t>
      </w:r>
    </w:p>
    <w:p w14:paraId="65E0B4B5" w14:textId="1A0754F0" w:rsidR="00C566E3" w:rsidRDefault="00F23D37" w:rsidP="00C566E3">
      <w:pPr>
        <w:rPr>
          <w:sz w:val="24"/>
          <w:szCs w:val="24"/>
          <w:u w:val="single"/>
        </w:rPr>
      </w:pPr>
      <w:r>
        <w:rPr>
          <w:noProof/>
        </w:rPr>
        <mc:AlternateContent>
          <mc:Choice Requires="wps">
            <w:drawing>
              <wp:anchor distT="0" distB="0" distL="114300" distR="114300" simplePos="0" relativeHeight="251664384" behindDoc="0" locked="0" layoutInCell="1" allowOverlap="1" wp14:anchorId="28553C0C" wp14:editId="676DD841">
                <wp:simplePos x="0" y="0"/>
                <wp:positionH relativeFrom="margin">
                  <wp:posOffset>3505201</wp:posOffset>
                </wp:positionH>
                <wp:positionV relativeFrom="paragraph">
                  <wp:posOffset>2594610</wp:posOffset>
                </wp:positionV>
                <wp:extent cx="2609850" cy="3333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2609850" cy="333375"/>
                        </a:xfrm>
                        <a:prstGeom prst="rect">
                          <a:avLst/>
                        </a:prstGeom>
                        <a:solidFill>
                          <a:prstClr val="white"/>
                        </a:solidFill>
                        <a:ln>
                          <a:noFill/>
                        </a:ln>
                      </wps:spPr>
                      <wps:txbx>
                        <w:txbxContent>
                          <w:p w14:paraId="6FDE4E01" w14:textId="3CF9784C" w:rsidR="006F5250" w:rsidRPr="00CE0F85" w:rsidRDefault="006F5250" w:rsidP="006F5250">
                            <w:pPr>
                              <w:pStyle w:val="Caption"/>
                              <w:rPr>
                                <w:noProof/>
                              </w:rPr>
                            </w:pPr>
                            <w:r>
                              <w:t>Figures 2</w:t>
                            </w:r>
                            <w:r w:rsidR="00267926">
                              <w:t>A</w:t>
                            </w:r>
                            <w:r>
                              <w:t xml:space="preserve"> and 2</w:t>
                            </w:r>
                            <w:r w:rsidR="00267926">
                              <w:t>B</w:t>
                            </w:r>
                            <w:r>
                              <w:t>. Adapting CA3 Pyramidal cell when segregated (</w:t>
                            </w:r>
                            <w:r w:rsidR="00F23D37">
                              <w:t>top</w:t>
                            </w:r>
                            <w:r>
                              <w:t>) and unsegregated</w:t>
                            </w:r>
                            <w:r w:rsidR="00F23D37">
                              <w:t xml:space="preserve"> </w:t>
                            </w:r>
                            <w:r>
                              <w:t>(</w:t>
                            </w:r>
                            <w:r w:rsidR="00F23D37">
                              <w:t>bottom</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53C0C" id="Text Box 16" o:spid="_x0000_s1027" type="#_x0000_t202" style="position:absolute;margin-left:276pt;margin-top:204.3pt;width:205.5pt;height:26.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" stroked="f">
                <v:textbox inset="0,0,0,0">
                  <w:txbxContent>
                    <w:p w14:paraId="6FDE4E01" w14:textId="3CF9784C" w:rsidR="006F5250" w:rsidRPr="00CE0F85" w:rsidRDefault="006F5250" w:rsidP="006F5250">
                      <w:pPr>
                        <w:pStyle w:val="Caption"/>
                        <w:rPr>
                          <w:noProof/>
                        </w:rPr>
                      </w:pPr>
                      <w:r>
                        <w:t>Figures 2</w:t>
                      </w:r>
                      <w:r w:rsidR="00267926">
                        <w:t>A</w:t>
                      </w:r>
                      <w:r>
                        <w:t xml:space="preserve"> and 2</w:t>
                      </w:r>
                      <w:r w:rsidR="00267926">
                        <w:t>B</w:t>
                      </w:r>
                      <w:r>
                        <w:t>. Adapting CA3 Pyramidal cell when segregated (</w:t>
                      </w:r>
                      <w:r w:rsidR="00F23D37">
                        <w:t>top</w:t>
                      </w:r>
                      <w:r>
                        <w:t>) and unsegregated</w:t>
                      </w:r>
                      <w:r w:rsidR="00F23D37">
                        <w:t xml:space="preserve"> </w:t>
                      </w:r>
                      <w:r>
                        <w:t>(</w:t>
                      </w:r>
                      <w:r w:rsidR="00F23D37">
                        <w:t>bottom</w:t>
                      </w:r>
                      <w:r>
                        <w:t>).</w:t>
                      </w:r>
                    </w:p>
                  </w:txbxContent>
                </v:textbox>
                <w10:wrap anchorx="margin"/>
              </v:shape>
            </w:pict>
          </mc:Fallback>
        </mc:AlternateContent>
      </w:r>
      <w:r w:rsidR="005B476A">
        <w:rPr>
          <w:noProof/>
        </w:rPr>
        <w:drawing>
          <wp:inline distT="0" distB="0" distL="0" distR="0" wp14:anchorId="31068C4E" wp14:editId="10B04C04">
            <wp:extent cx="2937510" cy="2606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0268" cy="2617358"/>
                    </a:xfrm>
                    <a:prstGeom prst="rect">
                      <a:avLst/>
                    </a:prstGeom>
                    <a:noFill/>
                    <a:ln>
                      <a:noFill/>
                    </a:ln>
                  </pic:spPr>
                </pic:pic>
              </a:graphicData>
            </a:graphic>
          </wp:inline>
        </w:drawing>
      </w:r>
    </w:p>
    <w:p w14:paraId="788180A8" w14:textId="54512230" w:rsidR="00C566E3" w:rsidRDefault="00C566E3" w:rsidP="00C566E3">
      <w:pPr>
        <w:rPr>
          <w:sz w:val="24"/>
          <w:szCs w:val="24"/>
          <w:u w:val="single"/>
        </w:rPr>
      </w:pPr>
    </w:p>
    <w:p w14:paraId="7943A74B" w14:textId="0D3AB35D" w:rsidR="00D93BAE" w:rsidRDefault="00C566E3" w:rsidP="00C566E3">
      <w:pPr>
        <w:rPr>
          <w:color w:val="000000"/>
        </w:rPr>
      </w:pPr>
      <w:proofErr w:type="spellStart"/>
      <w:r w:rsidRPr="00C566E3">
        <w:rPr>
          <w:u w:val="single"/>
        </w:rPr>
        <w:lastRenderedPageBreak/>
        <w:t>CaS-CaT-</w:t>
      </w:r>
      <w:r w:rsidR="0031792D">
        <w:rPr>
          <w:u w:val="single"/>
        </w:rPr>
        <w:t>sAHP</w:t>
      </w:r>
      <w:proofErr w:type="spellEnd"/>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proofErr w:type="spellStart"/>
      <w:r w:rsidR="0031792D">
        <w:t>CaS</w:t>
      </w:r>
      <w:proofErr w:type="spellEnd"/>
      <w:r w:rsidR="0031792D">
        <w:t xml:space="preserve"> is</w:t>
      </w:r>
      <w:r w:rsidRPr="00C566E3">
        <w:t xml:space="preserve"> segregated at -</w:t>
      </w:r>
      <w:r w:rsidR="006978BD">
        <w:t>64</w:t>
      </w:r>
      <w:r w:rsidR="00A20F15">
        <w:t xml:space="preserve"> while</w:t>
      </w:r>
      <w:r w:rsidRPr="00C566E3">
        <w:t xml:space="preserve"> </w:t>
      </w:r>
      <w:proofErr w:type="spellStart"/>
      <w:r w:rsidRPr="00C566E3">
        <w:t>CaT</w:t>
      </w:r>
      <w:proofErr w:type="spellEnd"/>
      <w:r w:rsidR="0031792D">
        <w:t xml:space="preserve"> and </w:t>
      </w:r>
      <w:proofErr w:type="spellStart"/>
      <w:r w:rsidR="0031792D">
        <w:t>sAHP</w:t>
      </w:r>
      <w:proofErr w:type="spellEnd"/>
      <w:r w:rsidRPr="00C566E3">
        <w:t xml:space="preserve"> </w:t>
      </w:r>
      <w:r w:rsidR="00A20F15">
        <w:t>remain</w:t>
      </w:r>
      <w:r w:rsidRPr="00C566E3">
        <w:t xml:space="preserve"> unsegregated (Fig. 3</w:t>
      </w:r>
      <w:r w:rsidR="00A20F15">
        <w:t>A</w:t>
      </w:r>
      <w:r w:rsidRPr="00C566E3">
        <w:t xml:space="preserve">). </w:t>
      </w:r>
      <w:r w:rsidRPr="00C566E3">
        <w:rPr>
          <w:color w:val="000000"/>
        </w:rPr>
        <w:t xml:space="preserve">The parameter set after implementing the segregation scheme (Fig. 3A) and tuning are as follows:  </w:t>
      </w:r>
      <w:proofErr w:type="spellStart"/>
      <w:r w:rsidRPr="00C566E3">
        <w:rPr>
          <w:color w:val="000000"/>
        </w:rPr>
        <w:t>gCaS</w:t>
      </w:r>
      <w:proofErr w:type="spellEnd"/>
      <w:r w:rsidRPr="00C566E3">
        <w:rPr>
          <w:color w:val="000000"/>
        </w:rPr>
        <w:t xml:space="preserve"> </w:t>
      </w:r>
      <w:r w:rsidRPr="0031792D">
        <w:rPr>
          <w:color w:val="000000"/>
        </w:rPr>
        <w:t>=</w:t>
      </w:r>
      <w:r w:rsidR="00E76E91" w:rsidRPr="00C81685">
        <w:rPr>
          <w:color w:val="000000"/>
        </w:rPr>
        <w:t>0.00425</w:t>
      </w:r>
      <w:r w:rsidRPr="00C81685">
        <w:rPr>
          <w:color w:val="000000"/>
        </w:rPr>
        <w:t xml:space="preserve">, </w:t>
      </w:r>
      <w:proofErr w:type="spellStart"/>
      <w:r w:rsidRPr="00C81685">
        <w:rPr>
          <w:color w:val="000000"/>
        </w:rPr>
        <w:t>gCaT</w:t>
      </w:r>
      <w:proofErr w:type="spellEnd"/>
      <w:r w:rsidRPr="00C81685">
        <w:rPr>
          <w:color w:val="000000"/>
        </w:rPr>
        <w:t xml:space="preserve"> =</w:t>
      </w:r>
      <w:r w:rsidR="00E76E91" w:rsidRPr="00C81685">
        <w:rPr>
          <w:color w:val="000000"/>
        </w:rPr>
        <w:t>0.</w:t>
      </w:r>
      <w:proofErr w:type="gramStart"/>
      <w:r w:rsidR="00E76E91" w:rsidRPr="00C81685">
        <w:rPr>
          <w:color w:val="000000"/>
        </w:rPr>
        <w:t>001</w:t>
      </w:r>
      <w:r w:rsidRPr="00C81685">
        <w:rPr>
          <w:color w:val="000000"/>
        </w:rPr>
        <w:t xml:space="preserve"> ,</w:t>
      </w:r>
      <w:proofErr w:type="gramEnd"/>
      <w:r w:rsidRPr="00C81685">
        <w:rPr>
          <w:color w:val="000000"/>
        </w:rPr>
        <w:t xml:space="preserve"> </w:t>
      </w:r>
      <w:proofErr w:type="spellStart"/>
      <w:r w:rsidRPr="00C81685">
        <w:rPr>
          <w:color w:val="000000"/>
        </w:rPr>
        <w:t>g</w:t>
      </w:r>
      <w:r w:rsidR="00AE3293" w:rsidRPr="00C81685">
        <w:rPr>
          <w:color w:val="000000"/>
        </w:rPr>
        <w:t>sAHP</w:t>
      </w:r>
      <w:proofErr w:type="spellEnd"/>
      <w:r w:rsidRPr="00C81685">
        <w:rPr>
          <w:color w:val="000000"/>
        </w:rPr>
        <w:t xml:space="preserve"> = </w:t>
      </w:r>
      <w:r w:rsidR="00E76E91">
        <w:rPr>
          <w:color w:val="000000"/>
        </w:rPr>
        <w:t>0.005</w:t>
      </w:r>
      <w:r w:rsidRPr="00C566E3">
        <w:rPr>
          <w:color w:val="000000"/>
        </w:rPr>
        <w:t xml:space="preserve">. These </w:t>
      </w:r>
    </w:p>
    <w:p w14:paraId="4DB991A5" w14:textId="471475B6" w:rsidR="00D93BAE" w:rsidRDefault="00FE17D1" w:rsidP="00C566E3">
      <w:pPr>
        <w:rPr>
          <w:color w:val="000000"/>
        </w:rPr>
      </w:pPr>
      <w:r>
        <w:rPr>
          <w:noProof/>
        </w:rPr>
        <w:drawing>
          <wp:inline distT="0" distB="0" distL="0" distR="0" wp14:anchorId="6F29646A" wp14:editId="20C135DD">
            <wp:extent cx="3108960" cy="24872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14C56868" w14:textId="798B8D0C" w:rsidR="00D93BAE" w:rsidRDefault="00D93BAE" w:rsidP="00C566E3">
      <w:pPr>
        <w:rPr>
          <w:color w:val="000000"/>
        </w:rPr>
      </w:pPr>
      <w:r>
        <w:rPr>
          <w:noProof/>
        </w:rPr>
        <mc:AlternateContent>
          <mc:Choice Requires="wps">
            <w:drawing>
              <wp:anchor distT="0" distB="0" distL="114300" distR="114300" simplePos="0" relativeHeight="251670528" behindDoc="0" locked="0" layoutInCell="1" allowOverlap="1" wp14:anchorId="2C6F6851" wp14:editId="79AEF599">
                <wp:simplePos x="0" y="0"/>
                <wp:positionH relativeFrom="column">
                  <wp:align>right</wp:align>
                </wp:positionH>
                <wp:positionV relativeFrom="paragraph">
                  <wp:posOffset>15240</wp:posOffset>
                </wp:positionV>
                <wp:extent cx="2938145" cy="685165"/>
                <wp:effectExtent l="0" t="0" r="0" b="635"/>
                <wp:wrapNone/>
                <wp:docPr id="18" name="Text Box 18"/>
                <wp:cNvGraphicFramePr/>
                <a:graphic xmlns:a="http://schemas.openxmlformats.org/drawingml/2006/main">
                  <a:graphicData uri="http://schemas.microsoft.com/office/word/2010/wordprocessingShape">
                    <wps:wsp>
                      <wps:cNvSpPr txBox="1"/>
                      <wps:spPr>
                        <a:xfrm>
                          <a:off x="0" y="0"/>
                          <a:ext cx="2938145" cy="685165"/>
                        </a:xfrm>
                        <a:prstGeom prst="rect">
                          <a:avLst/>
                        </a:prstGeom>
                        <a:solidFill>
                          <a:prstClr val="white"/>
                        </a:solidFill>
                        <a:ln>
                          <a:noFill/>
                        </a:ln>
                      </wps:spPr>
                      <wps:txbx>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t>sAHP</w:t>
                            </w:r>
                            <w:proofErr w:type="spellEnd"/>
                            <w:r>
                              <w:t xml:space="preserve">) and Spiking (Nat, </w:t>
                            </w:r>
                            <w:proofErr w:type="spellStart"/>
                            <w:r>
                              <w:t>Kdr</w:t>
                            </w:r>
                            <w:proofErr w:type="spellEnd"/>
                            <w:r>
                              <w:t>)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6F6851" id="Text Box 18" o:spid="_x0000_s1028" type="#_x0000_t202" style="position:absolute;margin-left:180.15pt;margin-top:1.2pt;width:231.35pt;height:53.95pt;z-index:25167052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1MQIAAGkEAAAOAAAAZHJzL2Uyb0RvYy54bWysVMGO2jAQvVfqP1i+lwAtiI0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" stroked="f">
                <v:textbox inset="0,0,0,0">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t>sAHP</w:t>
                      </w:r>
                      <w:proofErr w:type="spellEnd"/>
                      <w:r>
                        <w:t xml:space="preserve">) and Spiking (Nat, </w:t>
                      </w:r>
                      <w:proofErr w:type="spellStart"/>
                      <w:r>
                        <w:t>Kdr</w:t>
                      </w:r>
                      <w:proofErr w:type="spellEnd"/>
                      <w:r>
                        <w:t>) in the second option for example hippocampal CA3 cell.</w:t>
                      </w:r>
                    </w:p>
                  </w:txbxContent>
                </v:textbox>
              </v:shape>
            </w:pict>
          </mc:Fallback>
        </mc:AlternateContent>
      </w:r>
    </w:p>
    <w:p w14:paraId="4D3AE00A" w14:textId="77777777" w:rsidR="00D93BAE" w:rsidRDefault="00D93BAE" w:rsidP="00C566E3">
      <w:pPr>
        <w:rPr>
          <w:color w:val="000000"/>
        </w:rPr>
      </w:pPr>
    </w:p>
    <w:p w14:paraId="4E80A1F6" w14:textId="77777777" w:rsidR="00D93BAE" w:rsidRDefault="00D93BAE" w:rsidP="00C566E3">
      <w:pPr>
        <w:rPr>
          <w:color w:val="000000"/>
        </w:rPr>
      </w:pPr>
    </w:p>
    <w:p w14:paraId="15690F98" w14:textId="77777777" w:rsidR="00D93BAE" w:rsidRDefault="00D93BAE" w:rsidP="00C566E3">
      <w:pPr>
        <w:rPr>
          <w:color w:val="000000"/>
        </w:rPr>
      </w:pPr>
    </w:p>
    <w:p w14:paraId="4CC7AB0D" w14:textId="77777777" w:rsidR="00D93BAE" w:rsidRDefault="00D93BAE" w:rsidP="00C566E3">
      <w:pPr>
        <w:rPr>
          <w:color w:val="000000"/>
        </w:rPr>
      </w:pPr>
    </w:p>
    <w:p w14:paraId="0DA32E35" w14:textId="2C845A2E" w:rsidR="00C566E3" w:rsidRPr="00F23D37" w:rsidRDefault="00F23D37" w:rsidP="003A2DC9">
      <w:pPr>
        <w:pStyle w:val="NormalWeb"/>
        <w:rPr>
          <w:rFonts w:ascii="Times New Roman" w:hAnsi="Times New Roman" w:cs="Times New Roman"/>
          <w:color w:val="000000"/>
          <w:sz w:val="20"/>
          <w:szCs w:val="20"/>
        </w:rPr>
      </w:pPr>
      <w:r w:rsidRPr="00F23D37">
        <w:rPr>
          <w:rFonts w:ascii="Times New Roman" w:hAnsi="Times New Roman" w:cs="Times New Roman"/>
          <w:color w:val="000000"/>
          <w:sz w:val="20"/>
          <w:szCs w:val="20"/>
        </w:rPr>
        <w:t xml:space="preserve">resulted in </w:t>
      </w:r>
      <w:r w:rsidR="006978BD" w:rsidRPr="00F23D37">
        <w:rPr>
          <w:rFonts w:ascii="Times New Roman" w:hAnsi="Times New Roman" w:cs="Times New Roman"/>
          <w:color w:val="000000"/>
          <w:sz w:val="20"/>
          <w:szCs w:val="20"/>
        </w:rPr>
        <w:t>a bursting profile</w:t>
      </w:r>
      <w:r w:rsidR="00C566E3" w:rsidRPr="00F23D37">
        <w:rPr>
          <w:rFonts w:ascii="Times New Roman" w:hAnsi="Times New Roman" w:cs="Times New Roman"/>
          <w:color w:val="000000"/>
          <w:sz w:val="20"/>
          <w:szCs w:val="20"/>
        </w:rPr>
        <w:t xml:space="preserve">. </w:t>
      </w:r>
      <w:r w:rsidR="006978BD" w:rsidRPr="00F23D37">
        <w:rPr>
          <w:rFonts w:ascii="Times New Roman" w:hAnsi="Times New Roman" w:cs="Times New Roman"/>
          <w:color w:val="000000"/>
          <w:sz w:val="20"/>
          <w:szCs w:val="20"/>
        </w:rPr>
        <w:t xml:space="preserve">Without segregation, the </w:t>
      </w:r>
      <w:proofErr w:type="spellStart"/>
      <w:r w:rsidR="006978BD" w:rsidRPr="00F23D37">
        <w:rPr>
          <w:rFonts w:ascii="Times New Roman" w:hAnsi="Times New Roman" w:cs="Times New Roman"/>
          <w:color w:val="000000"/>
          <w:sz w:val="20"/>
          <w:szCs w:val="20"/>
        </w:rPr>
        <w:t>Ca</w:t>
      </w:r>
      <w:r>
        <w:rPr>
          <w:rFonts w:ascii="Times New Roman" w:hAnsi="Times New Roman" w:cs="Times New Roman"/>
          <w:color w:val="000000"/>
          <w:sz w:val="20"/>
          <w:szCs w:val="20"/>
        </w:rPr>
        <w:t>S</w:t>
      </w:r>
      <w:r w:rsidR="006978BD" w:rsidRPr="00F23D37">
        <w:rPr>
          <w:rFonts w:ascii="Times New Roman" w:hAnsi="Times New Roman" w:cs="Times New Roman"/>
          <w:color w:val="000000"/>
          <w:sz w:val="20"/>
          <w:szCs w:val="20"/>
        </w:rPr>
        <w:t>-Ca</w:t>
      </w:r>
      <w:r>
        <w:rPr>
          <w:rFonts w:ascii="Times New Roman" w:hAnsi="Times New Roman" w:cs="Times New Roman"/>
          <w:color w:val="000000"/>
          <w:sz w:val="20"/>
          <w:szCs w:val="20"/>
        </w:rPr>
        <w:t>T</w:t>
      </w:r>
      <w:r w:rsidR="006978BD" w:rsidRPr="00F23D37">
        <w:rPr>
          <w:rFonts w:ascii="Times New Roman" w:hAnsi="Times New Roman" w:cs="Times New Roman"/>
          <w:color w:val="000000"/>
          <w:sz w:val="20"/>
          <w:szCs w:val="20"/>
        </w:rPr>
        <w:t>-sAHP</w:t>
      </w:r>
      <w:proofErr w:type="spellEnd"/>
      <w:r w:rsidR="006978BD" w:rsidRPr="00F23D37">
        <w:rPr>
          <w:rFonts w:ascii="Times New Roman" w:hAnsi="Times New Roman" w:cs="Times New Roman"/>
          <w:color w:val="000000"/>
          <w:sz w:val="20"/>
          <w:szCs w:val="20"/>
        </w:rPr>
        <w:t xml:space="preserve"> module will offset RMP by around 0.3mV. </w:t>
      </w:r>
      <w:proofErr w:type="spellStart"/>
      <w:r w:rsidR="006978BD" w:rsidRPr="00F23D37">
        <w:rPr>
          <w:rFonts w:ascii="Times New Roman" w:hAnsi="Times New Roman" w:cs="Times New Roman"/>
          <w:color w:val="000000"/>
          <w:sz w:val="20"/>
          <w:szCs w:val="20"/>
        </w:rPr>
        <w:t>Eleak</w:t>
      </w:r>
      <w:proofErr w:type="spellEnd"/>
      <w:r w:rsidR="006978BD" w:rsidRPr="00F23D37">
        <w:rPr>
          <w:rFonts w:ascii="Times New Roman" w:hAnsi="Times New Roman" w:cs="Times New Roman"/>
          <w:color w:val="000000"/>
          <w:sz w:val="20"/>
          <w:szCs w:val="20"/>
        </w:rPr>
        <w:t xml:space="preserve"> can be altered to account for this change; however, altering </w:t>
      </w:r>
      <w:proofErr w:type="spellStart"/>
      <w:r w:rsidR="006978BD" w:rsidRPr="00F23D37">
        <w:rPr>
          <w:rFonts w:ascii="Times New Roman" w:hAnsi="Times New Roman" w:cs="Times New Roman"/>
          <w:color w:val="000000"/>
          <w:sz w:val="20"/>
          <w:szCs w:val="20"/>
        </w:rPr>
        <w:t>Eleak</w:t>
      </w:r>
      <w:proofErr w:type="spellEnd"/>
      <w:r w:rsidR="006978BD" w:rsidRPr="00F23D37">
        <w:rPr>
          <w:rFonts w:ascii="Times New Roman" w:hAnsi="Times New Roman" w:cs="Times New Roman"/>
          <w:color w:val="000000"/>
          <w:sz w:val="20"/>
          <w:szCs w:val="20"/>
        </w:rPr>
        <w:t xml:space="preserve"> will result in a change in both IBI and spikes per burst. Fixing these differences requires a </w:t>
      </w:r>
      <w:proofErr w:type="gramStart"/>
      <w:r w:rsidR="006978BD" w:rsidRPr="00F23D37">
        <w:rPr>
          <w:rFonts w:ascii="Times New Roman" w:hAnsi="Times New Roman" w:cs="Times New Roman"/>
          <w:color w:val="000000"/>
          <w:sz w:val="20"/>
          <w:szCs w:val="20"/>
        </w:rPr>
        <w:t>time consuming</w:t>
      </w:r>
      <w:proofErr w:type="gramEnd"/>
      <w:r w:rsidR="006978BD" w:rsidRPr="00F23D37">
        <w:rPr>
          <w:rFonts w:ascii="Times New Roman" w:hAnsi="Times New Roman" w:cs="Times New Roman"/>
          <w:color w:val="000000"/>
          <w:sz w:val="20"/>
          <w:szCs w:val="20"/>
        </w:rPr>
        <w:t xml:space="preserve"> retuning of the cell which is less preferable compared to the alternative of segregating the Cas channel </w:t>
      </w:r>
      <w:r>
        <w:rPr>
          <w:rFonts w:ascii="Times New Roman" w:hAnsi="Times New Roman" w:cs="Times New Roman"/>
          <w:color w:val="000000"/>
          <w:sz w:val="20"/>
          <w:szCs w:val="20"/>
        </w:rPr>
        <w:t>appropriately</w:t>
      </w:r>
      <w:r w:rsidR="006978BD" w:rsidRPr="00F23D37">
        <w:rPr>
          <w:rFonts w:ascii="Times New Roman" w:hAnsi="Times New Roman" w:cs="Times New Roman"/>
          <w:color w:val="000000"/>
          <w:sz w:val="20"/>
          <w:szCs w:val="20"/>
        </w:rPr>
        <w:t>.</w:t>
      </w:r>
    </w:p>
    <w:p w14:paraId="48306C43" w14:textId="1FFA150C" w:rsidR="00C566E3" w:rsidRDefault="0072303E" w:rsidP="0072303E">
      <w:r>
        <w:t xml:space="preserve">       </w:t>
      </w:r>
      <w:r w:rsidR="00C566E3" w:rsidRPr="00C566E3">
        <w:t xml:space="preserve">Bursting is controlled in this module by </w:t>
      </w:r>
      <w:r w:rsidR="00C566E3" w:rsidRPr="00C566E3">
        <w:rPr>
          <w:rFonts w:ascii="Symbol" w:hAnsi="Symbol"/>
        </w:rPr>
        <w:t>t</w:t>
      </w:r>
      <w:proofErr w:type="spellStart"/>
      <w:r w:rsidR="0031792D">
        <w:rPr>
          <w:vertAlign w:val="subscript"/>
        </w:rPr>
        <w:t>sAHP</w:t>
      </w:r>
      <w:proofErr w:type="spellEnd"/>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proofErr w:type="spellStart"/>
      <w:r w:rsidR="0031792D">
        <w:rPr>
          <w:vertAlign w:val="subscript"/>
        </w:rPr>
        <w:t>sAHP</w:t>
      </w:r>
      <w:proofErr w:type="spellEnd"/>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independently to increase or decrease, respectively, the inter-best interval. </w:t>
      </w:r>
    </w:p>
    <w:p w14:paraId="5FDBA00E" w14:textId="2EC63E57"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w:t>
      </w:r>
      <w:proofErr w:type="spellStart"/>
      <w:r>
        <w:t>CaS-CaT-sAHP</w:t>
      </w:r>
      <w:proofErr w:type="spellEnd"/>
      <w:r>
        <w:t xml:space="preserve"> modules were as follows (Fig. </w:t>
      </w:r>
      <w:r w:rsidR="00E94C00">
        <w:t>3B</w:t>
      </w:r>
      <w:r>
        <w:t>): (</w:t>
      </w:r>
      <w:proofErr w:type="spellStart"/>
      <w:r>
        <w:t>i</w:t>
      </w:r>
      <w:proofErr w:type="spellEnd"/>
      <w:r>
        <w:t xml:space="preserve">) the ranges of the inter-burst interval (IBI) for the Nap-KM module are set by the lower/higher biological ranges for the time constant of the KM current, of 46 </w:t>
      </w:r>
      <w:proofErr w:type="spellStart"/>
      <w:r>
        <w:t>ms</w:t>
      </w:r>
      <w:proofErr w:type="spellEnd"/>
      <w:r>
        <w:t xml:space="preserve"> and 120 </w:t>
      </w:r>
      <w:proofErr w:type="spellStart"/>
      <w:r>
        <w:t>ms</w:t>
      </w:r>
      <w:proofErr w:type="spellEnd"/>
      <w:r>
        <w:t xml:space="preserve">, respectively (REF). The maximum spike frequency was 125 Hz. (ii) For the </w:t>
      </w:r>
      <w:proofErr w:type="spellStart"/>
      <w:r>
        <w:t>CaS-CaT-sAHP</w:t>
      </w:r>
      <w:proofErr w:type="spellEnd"/>
      <w:r>
        <w:t xml:space="preserve"> module, the minimum IBI was 120 </w:t>
      </w:r>
      <w:proofErr w:type="spellStart"/>
      <w:r>
        <w:t>ms</w:t>
      </w:r>
      <w:proofErr w:type="spellEnd"/>
      <w:r>
        <w:t xml:space="preserve">, set by the minimum time constant for the Ca2+ pool to permit </w:t>
      </w:r>
      <w:proofErr w:type="spellStart"/>
      <w:r>
        <w:t>sAHP</w:t>
      </w:r>
      <w:proofErr w:type="spellEnd"/>
      <w:r>
        <w:t xml:space="preserve"> to activate. Ranges were not found to set the maximum on the IBI in this case. The maximum spiking frequency for this module was </w:t>
      </w:r>
      <w:r w:rsidR="00E94C00">
        <w:t>77</w:t>
      </w:r>
      <w:r>
        <w:t xml:space="preserve"> Hz, set by the competing effects of </w:t>
      </w:r>
      <w:proofErr w:type="spellStart"/>
      <w:r>
        <w:t>CaS</w:t>
      </w:r>
      <w:proofErr w:type="spellEnd"/>
      <w:r>
        <w:t xml:space="preserve"> that raised the membrane potential to allow for faster spiking but also simultaneously increases activation of </w:t>
      </w:r>
      <w:proofErr w:type="spellStart"/>
      <w:r>
        <w:t>sAHP</w:t>
      </w:r>
      <w:proofErr w:type="spellEnd"/>
      <w:r>
        <w:t xml:space="preserve"> activation that causes inhibition.</w:t>
      </w:r>
    </w:p>
    <w:p w14:paraId="1F1C76C2" w14:textId="06099C6F" w:rsidR="00C878B7" w:rsidRPr="00D93BAE" w:rsidRDefault="00386408" w:rsidP="00C566E3">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w:t>
      </w:r>
      <w:proofErr w:type="spellStart"/>
      <w:r w:rsidR="0072303E">
        <w:t>gKM</w:t>
      </w:r>
      <w:proofErr w:type="spellEnd"/>
      <w:r w:rsidR="0072303E">
        <w:t xml:space="preserve"> increases IBI; an increase in </w:t>
      </w:r>
      <w:proofErr w:type="spellStart"/>
      <w:r w:rsidR="0072303E">
        <w:t>gNap</w:t>
      </w:r>
      <w:proofErr w:type="spellEnd"/>
      <w:r w:rsidR="0072303E">
        <w:t xml:space="preserve"> increases </w:t>
      </w:r>
      <w:r w:rsidR="0072303E">
        <w:t xml:space="preserve">spike frequency; number of spikes per burst can be increased by increasing </w:t>
      </w:r>
      <w:proofErr w:type="spellStart"/>
      <w:r w:rsidR="0072303E">
        <w:t>gNap</w:t>
      </w:r>
      <w:proofErr w:type="spellEnd"/>
      <w:r w:rsidR="0072303E">
        <w:t xml:space="preserve">, increasing </w:t>
      </w:r>
      <w:r w:rsidR="0072303E" w:rsidRPr="00644D16">
        <w:rPr>
          <w:rFonts w:ascii="Symbol" w:hAnsi="Symbol"/>
        </w:rPr>
        <w:t>t</w:t>
      </w:r>
      <w:r w:rsidR="0072303E">
        <w:t xml:space="preserve">_KM, or decreasing </w:t>
      </w:r>
      <w:proofErr w:type="spellStart"/>
      <w:r w:rsidR="0072303E">
        <w:t>gKM</w:t>
      </w:r>
      <w:proofErr w:type="spellEnd"/>
      <w:r w:rsidR="0072303E">
        <w:t xml:space="preserve"> with the latter being the least effective. Similar guidelines for tuning the </w:t>
      </w:r>
      <w:proofErr w:type="spellStart"/>
      <w:r w:rsidR="0072303E">
        <w:t>CaS-CaT-sAHP</w:t>
      </w:r>
      <w:proofErr w:type="spellEnd"/>
      <w:r w:rsidR="0072303E">
        <w:t xml:space="preserve">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_</w:t>
      </w:r>
      <w:proofErr w:type="spellStart"/>
      <w:r w:rsidR="0072303E">
        <w:t>sAHP</w:t>
      </w:r>
      <w:proofErr w:type="spellEnd"/>
      <w:r w:rsidR="0072303E">
        <w:t xml:space="preserve"> increase IBI; spike frequency can be increased by </w:t>
      </w:r>
      <w:proofErr w:type="spellStart"/>
      <w:r w:rsidR="001B32F0">
        <w:t>g</w:t>
      </w:r>
      <w:r w:rsidR="0072303E">
        <w:t>CaS</w:t>
      </w:r>
      <w:proofErr w:type="spellEnd"/>
      <w:r w:rsidR="0072303E">
        <w:t xml:space="preserve">; spikes per burst can be increased by decreasing </w:t>
      </w:r>
      <w:proofErr w:type="spellStart"/>
      <w:r w:rsidR="001B32F0">
        <w:t>g</w:t>
      </w:r>
      <w:r w:rsidR="0072303E">
        <w:t>CaT</w:t>
      </w:r>
      <w:proofErr w:type="spellEnd"/>
      <w:r w:rsidR="0072303E">
        <w:t xml:space="preserve"> or </w:t>
      </w:r>
      <w:proofErr w:type="spellStart"/>
      <w:r w:rsidR="0072303E">
        <w:t>gsAHP</w:t>
      </w:r>
      <w:proofErr w:type="spellEnd"/>
      <w:r w:rsidR="0072303E">
        <w:t xml:space="preserve">, or by increase </w:t>
      </w:r>
      <w:r w:rsidR="0072303E" w:rsidRPr="00644D16">
        <w:rPr>
          <w:rFonts w:ascii="Symbol" w:hAnsi="Symbol"/>
        </w:rPr>
        <w:t>t</w:t>
      </w:r>
      <w:r w:rsidR="0072303E">
        <w:t>_</w:t>
      </w:r>
      <w:proofErr w:type="spellStart"/>
      <w:r w:rsidR="0072303E">
        <w:t>sAHP</w:t>
      </w:r>
      <w:proofErr w:type="spellEnd"/>
      <w:r w:rsidR="0072303E">
        <w:t>.</w:t>
      </w:r>
    </w:p>
    <w:p w14:paraId="67929335" w14:textId="620E901B" w:rsidR="00D93BAE" w:rsidRDefault="00FE17D1" w:rsidP="00C566E3">
      <w:pPr>
        <w:rPr>
          <w:b/>
          <w:bCs/>
        </w:rPr>
      </w:pPr>
      <w:r>
        <w:rPr>
          <w:noProof/>
        </w:rPr>
        <mc:AlternateContent>
          <mc:Choice Requires="wps">
            <w:drawing>
              <wp:anchor distT="0" distB="0" distL="114300" distR="114300" simplePos="0" relativeHeight="251672576" behindDoc="0" locked="0" layoutInCell="1" allowOverlap="1" wp14:anchorId="5A4889F1" wp14:editId="0BA8ED8C">
                <wp:simplePos x="0" y="0"/>
                <wp:positionH relativeFrom="column">
                  <wp:posOffset>91440</wp:posOffset>
                </wp:positionH>
                <wp:positionV relativeFrom="paragraph">
                  <wp:posOffset>2418080</wp:posOffset>
                </wp:positionV>
                <wp:extent cx="3169920"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378B7F77" w14:textId="77777777" w:rsidR="00D93BAE" w:rsidRPr="00CE0F85" w:rsidRDefault="00D93BAE" w:rsidP="00D93BAE">
                            <w:pPr>
                              <w:pStyle w:val="Caption"/>
                              <w:rPr>
                                <w:noProof/>
                              </w:rPr>
                            </w:pPr>
                            <w:r w:rsidRPr="00DC10A0">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889F1" id="Text Box 20" o:spid="_x0000_s1029" type="#_x0000_t202" style="position:absolute;margin-left:7.2pt;margin-top:190.4pt;width:249.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" stroked="f">
                <v:textbox inset="0,0,0,0">
                  <w:txbxContent>
                    <w:p w14:paraId="378B7F77" w14:textId="77777777" w:rsidR="00D93BAE" w:rsidRPr="00CE0F85" w:rsidRDefault="00D93BAE" w:rsidP="00D93BAE">
                      <w:pPr>
                        <w:pStyle w:val="Caption"/>
                        <w:rPr>
                          <w:noProof/>
                        </w:rPr>
                      </w:pPr>
                      <w:r w:rsidRPr="00DC10A0">
                        <w:t>Figure 3B. Spike frequency and Inter-Burst Interval limits for both bursting Modules.</w:t>
                      </w:r>
                    </w:p>
                  </w:txbxContent>
                </v:textbox>
              </v:shape>
            </w:pict>
          </mc:Fallback>
        </mc:AlternateContent>
      </w:r>
      <w:r>
        <w:rPr>
          <w:noProof/>
        </w:rPr>
        <w:drawing>
          <wp:inline distT="0" distB="0" distL="0" distR="0" wp14:anchorId="515AB175" wp14:editId="7C5AF5DC">
            <wp:extent cx="3108960" cy="2487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08798F09" w14:textId="77777777" w:rsidR="00D93BAE" w:rsidRDefault="00D93BAE" w:rsidP="00C566E3">
      <w:pPr>
        <w:rPr>
          <w:b/>
          <w:bCs/>
        </w:rPr>
      </w:pPr>
    </w:p>
    <w:p w14:paraId="1D4178EB" w14:textId="3C068AFB" w:rsidR="00D93BAE" w:rsidRDefault="00D93BAE" w:rsidP="00C566E3">
      <w:pPr>
        <w:rPr>
          <w:b/>
          <w:bCs/>
        </w:rPr>
      </w:pPr>
    </w:p>
    <w:p w14:paraId="59069DA5" w14:textId="38E3FBD9" w:rsidR="00D93BAE" w:rsidRDefault="00C566E3" w:rsidP="00C566E3">
      <w:pPr>
        <w:rPr>
          <w:b/>
          <w:bCs/>
        </w:rPr>
      </w:pPr>
      <w:r w:rsidRPr="00C566E3">
        <w:rPr>
          <w:b/>
          <w:bCs/>
        </w:rPr>
        <w:t xml:space="preserve">Adaptive bursts are important to generate theta </w:t>
      </w:r>
    </w:p>
    <w:p w14:paraId="7E288A9C" w14:textId="6D840C1B" w:rsidR="00C81685" w:rsidRPr="00C878B7" w:rsidRDefault="00C566E3" w:rsidP="00C566E3">
      <w:pPr>
        <w:rPr>
          <w:b/>
          <w:bCs/>
        </w:rPr>
      </w:pPr>
      <w:r w:rsidRPr="00C566E3">
        <w:rPr>
          <w:b/>
          <w:bCs/>
        </w:rPr>
        <w:t>oscillations in a network of CA3 cells</w:t>
      </w:r>
    </w:p>
    <w:p w14:paraId="25445227" w14:textId="028D8126" w:rsidR="00977360" w:rsidRPr="00C566E3" w:rsidRDefault="00DA6BF4" w:rsidP="00C566E3">
      <w:r>
        <w:rPr>
          <w:noProof/>
        </w:rPr>
        <mc:AlternateContent>
          <mc:Choice Requires="wps">
            <w:drawing>
              <wp:anchor distT="0" distB="0" distL="114300" distR="114300" simplePos="0" relativeHeight="251666432" behindDoc="0" locked="0" layoutInCell="1" allowOverlap="1" wp14:anchorId="616C1CF1" wp14:editId="218C647D">
                <wp:simplePos x="0" y="0"/>
                <wp:positionH relativeFrom="margin">
                  <wp:posOffset>3457575</wp:posOffset>
                </wp:positionH>
                <wp:positionV relativeFrom="paragraph">
                  <wp:posOffset>2828925</wp:posOffset>
                </wp:positionV>
                <wp:extent cx="310515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3105150" cy="685165"/>
                        </a:xfrm>
                        <a:prstGeom prst="rect">
                          <a:avLst/>
                        </a:prstGeom>
                        <a:solidFill>
                          <a:prstClr val="white"/>
                        </a:solidFill>
                        <a:ln>
                          <a:noFill/>
                        </a:ln>
                      </wps:spPr>
                      <wps:txbx>
                        <w:txbxContent>
                          <w:p w14:paraId="24AC416C" w14:textId="2F238B08" w:rsidR="003B3C7B" w:rsidRPr="00CE0F85" w:rsidRDefault="003B3C7B" w:rsidP="003B3C7B">
                            <w:pPr>
                              <w:pStyle w:val="Caption"/>
                              <w:rPr>
                                <w:noProof/>
                              </w:rPr>
                            </w:pPr>
                            <w:r>
                              <w:t xml:space="preserve">Figure 4.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6C1CF1" id="Text Box 3" o:spid="_x0000_s1030" type="#_x0000_t202" style="position:absolute;margin-left:272.25pt;margin-top:222.75pt;width:244.5pt;height:53.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" stroked="f">
                <v:textbox inset="0,0,0,0">
                  <w:txbxContent>
                    <w:p w14:paraId="24AC416C" w14:textId="2F238B08" w:rsidR="003B3C7B" w:rsidRPr="00CE0F85" w:rsidRDefault="003B3C7B" w:rsidP="003B3C7B">
                      <w:pPr>
                        <w:pStyle w:val="Caption"/>
                        <w:rPr>
                          <w:noProof/>
                        </w:rPr>
                      </w:pPr>
                      <w:r>
                        <w:t xml:space="preserve">Figure 4.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r w:rsidR="00FE17D1">
        <w:rPr>
          <w:noProof/>
        </w:rPr>
        <w:drawing>
          <wp:inline distT="0" distB="0" distL="0" distR="0" wp14:anchorId="69453E5B" wp14:editId="2308EEB5">
            <wp:extent cx="3108960" cy="2826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2826385"/>
                    </a:xfrm>
                    <a:prstGeom prst="rect">
                      <a:avLst/>
                    </a:prstGeom>
                    <a:noFill/>
                    <a:ln>
                      <a:noFill/>
                    </a:ln>
                  </pic:spPr>
                </pic:pic>
              </a:graphicData>
            </a:graphic>
          </wp:inline>
        </w:drawing>
      </w:r>
    </w:p>
    <w:p w14:paraId="15EEA8B9" w14:textId="0EC6FABB" w:rsidR="00C566E3" w:rsidRPr="00C566E3" w:rsidRDefault="00C566E3" w:rsidP="00C566E3"/>
    <w:p w14:paraId="2C036069" w14:textId="14A0D65F" w:rsidR="00C878B7" w:rsidRDefault="00C878B7" w:rsidP="00C566E3">
      <w:pPr>
        <w:rPr>
          <w:b/>
          <w:bCs/>
        </w:rPr>
      </w:pPr>
    </w:p>
    <w:p w14:paraId="7A5106A8" w14:textId="77777777" w:rsidR="00F23D37" w:rsidRDefault="00F23D37" w:rsidP="00977360"/>
    <w:p w14:paraId="760D115E" w14:textId="77777777" w:rsidR="00F23D37" w:rsidRDefault="00F23D37" w:rsidP="00977360"/>
    <w:p w14:paraId="7D9A4A4C" w14:textId="77777777" w:rsidR="00F23D37" w:rsidRDefault="00F23D37" w:rsidP="00977360"/>
    <w:p w14:paraId="7919D791" w14:textId="5F2D9C27" w:rsidR="00977360" w:rsidRDefault="00977360" w:rsidP="00977360">
      <w:r>
        <w:t xml:space="preserve">As an application of the segregation module proposed in our paper, we used a previously developed CA3 hippocampal network model to demonstrate the importance of </w:t>
      </w:r>
      <w:r w:rsidR="0065673F">
        <w:t xml:space="preserve">high initial </w:t>
      </w:r>
      <w:r w:rsidR="00DA6BF4">
        <w:t>burst in pyramidal cells</w:t>
      </w:r>
      <w:r>
        <w:t xml:space="preserve"> </w:t>
      </w:r>
      <w:r w:rsidR="00DA6BF4">
        <w:t>for</w:t>
      </w:r>
      <w:r>
        <w:t xml:space="preserve"> theta generation</w:t>
      </w:r>
      <w:r w:rsidR="00F23D37">
        <w:t xml:space="preserve"> </w:t>
      </w:r>
      <w:r w:rsidR="00F23D37">
        <w:fldChar w:fldCharType="begin"/>
      </w:r>
      <w:r w:rsidR="00F23D37">
        <w:instrText xml:space="preserve"> ADDIN EN.CITE &lt;EndNote&gt;&lt;Cite&gt;&lt;Author&gt;Hummos&lt;/Author&gt;&lt;Year&gt;2017&lt;/Year&gt;&lt;RecNum&gt;4829&lt;/RecNum&gt;&lt;DisplayText&gt;[9]&lt;/DisplayText&gt;&lt;record&gt;&lt;rec-number&gt;4829&lt;/rec-number&gt;&lt;foreign-keys&gt;&lt;key app="EN" db-id="wadfdsrz59rdaae9xsp59eaife9etwspvrz5" timestamp="1548018929"&gt;4829&lt;/key&gt;&lt;/foreign-keys&gt;&lt;ref-type name="Journal Article"&gt;17&lt;/ref-type&gt;&lt;contributors&gt;&lt;authors&gt;&lt;author&gt;Hummos, Ali&lt;/author&gt;&lt;author&gt;Nair, Satish S.&lt;/author&gt;&lt;/authors&gt;&lt;/contributors&gt;&lt;auth-address&gt;Department of Health Informatics, University of Missouri, Columbia, Missouri, United States of America.&amp;#xD;Department of Psychiatry, University of Missouri, Columbia, Missouri, United States of America.&amp;#xD;Department of Electrical &amp;amp; Computer Engineering, University of Missouri, Columbia, Missouri, United States of America.&lt;/auth-address&gt;&lt;titles&gt;&lt;title&gt;An integrative model of the intrinsic hippocampal theta rhythm&lt;/title&gt;&lt;secondary-title&gt;PLOS ONE&lt;/secondary-title&gt;&lt;/titles&gt;&lt;periodical&gt;&lt;full-title&gt;PloS One&lt;/full-title&gt;&lt;abbr-1&gt;PLoS One&lt;/abbr-1&gt;&lt;abbr-2&gt;PLoS One&lt;/abbr-2&gt;&lt;/periodical&gt;&lt;pages&gt;e0182648&lt;/pages&gt;&lt;volume&gt;12&lt;/volume&gt;&lt;number&gt;8&lt;/number&gt;&lt;keywords&gt;&lt;keyword&gt;Acetylcholine/metabolism&lt;/keyword&gt;&lt;keyword&gt;Hippocampus/cytology/*physiology&lt;/keyword&gt;&lt;keyword&gt;Interneurons/cytology/metabolism&lt;/keyword&gt;&lt;keyword&gt;*Models, Neurological&lt;/keyword&gt;&lt;keyword&gt;Poisson Distribution&lt;/keyword&gt;&lt;keyword&gt;*Theta Rhythm&lt;/keyword&gt;&lt;/keywords&gt;&lt;dates&gt;&lt;year&gt;2017&lt;/year&gt;&lt;/dates&gt;&lt;publisher&gt;Public Library of Science&lt;/publisher&gt;&lt;isbn&gt;1932-6203 (Electronic)&amp;#xD;1932-6203 (Linking)&lt;/isbn&gt;&lt;accession-num&gt;28787026&lt;/accession-num&gt;&lt;urls&gt;&lt;related-urls&gt;&lt;url&gt;https://doi.org/10.1371/journal.pone.0182648&lt;/url&gt;&lt;url&gt;https://www.ncbi.nlm.nih.gov/pmc/articles/PMC5546630/pdf/pone.0182648.pdf&lt;/url&gt;&lt;/related-urls&gt;&lt;/urls&gt;&lt;custom2&gt;PMC5546630&lt;/custom2&gt;&lt;electronic-resource-num&gt;10.1371/journal.pone.0182648&lt;/electronic-resource-num&gt;&lt;/record&gt;&lt;/Cite&gt;&lt;/EndNote&gt;</w:instrText>
      </w:r>
      <w:r w:rsidR="00F23D37">
        <w:fldChar w:fldCharType="separate"/>
      </w:r>
      <w:r w:rsidR="00F23D37">
        <w:rPr>
          <w:noProof/>
        </w:rPr>
        <w:t>[9]</w:t>
      </w:r>
      <w:r w:rsidR="00F23D37">
        <w:fldChar w:fldCharType="end"/>
      </w:r>
      <w:r>
        <w:t>. After substituting in our adapting CA3 pyramidal cell</w:t>
      </w:r>
      <w:r w:rsidR="00DA6BF4">
        <w:t xml:space="preserve"> </w:t>
      </w:r>
      <w:r w:rsidR="00DA6BF4">
        <w:lastRenderedPageBreak/>
        <w:t>(segregated)</w:t>
      </w:r>
      <w:r>
        <w:t xml:space="preserve">, we found that </w:t>
      </w:r>
      <w:r w:rsidR="00DA6BF4">
        <w:t>a</w:t>
      </w:r>
      <w:r>
        <w:t xml:space="preserve"> 15 Hz Poisson random spike train to the model Entorhinal Cortex produced a </w:t>
      </w:r>
      <w:r w:rsidR="00DA6BF4">
        <w:t>p</w:t>
      </w:r>
      <w:r>
        <w:t xml:space="preserve">ower spectral density value of 1.2 * </w:t>
      </w:r>
      <w:r>
        <w:rPr>
          <w:color w:val="000000"/>
        </w:rPr>
        <w:t>10</w:t>
      </w:r>
      <w:r>
        <w:rPr>
          <w:color w:val="000000"/>
          <w:vertAlign w:val="superscript"/>
        </w:rPr>
        <w:t>4</w:t>
      </w:r>
      <w:r>
        <w:t xml:space="preserve"> (</w:t>
      </w:r>
      <w:proofErr w:type="spellStart"/>
      <w:r>
        <w:t>spk</w:t>
      </w:r>
      <w:proofErr w:type="spellEnd"/>
      <w:r>
        <w:t>/sec)</w:t>
      </w:r>
      <w:r>
        <w:rPr>
          <w:color w:val="000000"/>
          <w:vertAlign w:val="superscript"/>
        </w:rPr>
        <w:t xml:space="preserve"> 2</w:t>
      </w:r>
      <w:r>
        <w:t>/Hz at a frequency of 5 Hz</w:t>
      </w:r>
      <w:r w:rsidR="00DA6BF4">
        <w:t xml:space="preserve"> (Fig. 4)</w:t>
      </w:r>
      <w:r>
        <w:t xml:space="preserve">. Conversely, when applying the same input </w:t>
      </w:r>
      <w:r w:rsidR="00DA6BF4">
        <w:t>with the</w:t>
      </w:r>
      <w:r>
        <w:t xml:space="preserve"> CA3 pyramidal cell</w:t>
      </w:r>
      <w:r w:rsidR="00DA6BF4">
        <w:t xml:space="preserve"> </w:t>
      </w:r>
      <w:r>
        <w:t>substituted with a tonic spiking cell of a matching FI curve</w:t>
      </w:r>
      <w:r w:rsidR="00DA6BF4">
        <w:t xml:space="preserve"> (non-segregated)</w:t>
      </w:r>
      <w:r>
        <w:t xml:space="preserve">, theta power </w:t>
      </w:r>
      <w:r w:rsidR="00DA6BF4">
        <w:t>diminished considerably</w:t>
      </w:r>
      <w:r>
        <w:t xml:space="preserve">. </w:t>
      </w:r>
      <w:r w:rsidR="00DA6BF4">
        <w:t>An insight/prediction of the model is that</w:t>
      </w:r>
      <w:r>
        <w:t xml:space="preserve"> interactions with surrounding GABAergic interneurons </w:t>
      </w:r>
      <w:r w:rsidR="00DA6BF4">
        <w:t>via</w:t>
      </w:r>
      <w:r>
        <w:t xml:space="preserve"> </w:t>
      </w:r>
      <w:r w:rsidR="00DA6BF4">
        <w:t>‘</w:t>
      </w:r>
      <w:proofErr w:type="spellStart"/>
      <w:r w:rsidR="00DA6BF4">
        <w:t>bursty</w:t>
      </w:r>
      <w:proofErr w:type="spellEnd"/>
      <w:r w:rsidR="00DA6BF4">
        <w:t>’</w:t>
      </w:r>
      <w:r>
        <w:t xml:space="preserve"> input from CA3 </w:t>
      </w:r>
      <w:r w:rsidR="00DA6BF4">
        <w:t xml:space="preserve">pyramidal </w:t>
      </w:r>
      <w:r>
        <w:t>cells produce</w:t>
      </w:r>
      <w:r w:rsidR="00DA6BF4">
        <w:t>s</w:t>
      </w:r>
      <w:r>
        <w:t xml:space="preserve"> theta power. </w:t>
      </w:r>
      <w:r w:rsidR="0065673F">
        <w:t>Alt</w:t>
      </w:r>
      <w:r>
        <w:t xml:space="preserve">hough the average frequency was matched when generating </w:t>
      </w:r>
      <w:r w:rsidR="00DA6BF4">
        <w:t>the two</w:t>
      </w:r>
      <w:r>
        <w:t xml:space="preserve"> cases, we were not able to replicate the initial high frequency </w:t>
      </w:r>
      <w:r w:rsidR="002A4DE4">
        <w:t>burst</w:t>
      </w:r>
      <w:r>
        <w:t xml:space="preserve"> </w:t>
      </w:r>
      <w:r w:rsidR="00DA6BF4">
        <w:t xml:space="preserve">without segregation. This suggests that the segregation technique may be critical for the design of cells </w:t>
      </w:r>
      <w:r w:rsidR="002A4DE4">
        <w:t>with characteristics such as high initial bursts</w:t>
      </w:r>
      <w:r w:rsidR="00DA6BF4">
        <w:t>.</w:t>
      </w:r>
    </w:p>
    <w:p w14:paraId="794CC19E" w14:textId="77777777" w:rsidR="00977360" w:rsidRDefault="00977360" w:rsidP="00C566E3">
      <w:pPr>
        <w:rPr>
          <w:b/>
          <w:bCs/>
        </w:rPr>
      </w:pPr>
    </w:p>
    <w:p w14:paraId="4EB16CB0" w14:textId="2FD1B87E" w:rsidR="00C878B7" w:rsidRPr="00C878B7" w:rsidRDefault="00C566E3" w:rsidP="00C566E3">
      <w:pPr>
        <w:rPr>
          <w:b/>
          <w:bCs/>
        </w:rPr>
      </w:pPr>
      <w:r w:rsidRPr="00C566E3">
        <w:rPr>
          <w:b/>
          <w:bCs/>
        </w:rPr>
        <w:t>Automation of the segregation process using machine learning</w:t>
      </w:r>
    </w:p>
    <w:p w14:paraId="6A9E304A" w14:textId="6F21C13F" w:rsidR="00C2692F" w:rsidRDefault="00C566E3" w:rsidP="002A4DE4">
      <w:r w:rsidRPr="00C566E3">
        <w:t xml:space="preserve">As a first step in automating the segregation process using the Bayesian-based machine learning approach, we consider the CA3 cell with only the passive and spiking modules, i.e., the simple spiker case with only leak, H, Nat and </w:t>
      </w:r>
      <w:proofErr w:type="spellStart"/>
      <w:r w:rsidRPr="00C566E3">
        <w:t>Kdr</w:t>
      </w:r>
      <w:proofErr w:type="spellEnd"/>
      <w:r w:rsidRPr="00C566E3">
        <w:t xml:space="preserve"> channels. With the segregation scheme of Fig. 1, the machine learning package infers the parameters easily. The next step will be to include the Nap-KM module independently to infer </w:t>
      </w:r>
      <w:proofErr w:type="spellStart"/>
      <w:r w:rsidRPr="00C566E3">
        <w:t>gNap</w:t>
      </w:r>
      <w:proofErr w:type="spellEnd"/>
      <w:r w:rsidRPr="00C566E3">
        <w:t xml:space="preserve">, </w:t>
      </w:r>
      <w:proofErr w:type="spellStart"/>
      <w:r w:rsidRPr="00C566E3">
        <w:t>gKM</w:t>
      </w:r>
      <w:proofErr w:type="spellEnd"/>
      <w:r w:rsidRPr="00C566E3">
        <w:t xml:space="preserve"> and </w:t>
      </w:r>
      <w:proofErr w:type="spellStart"/>
      <w:r w:rsidRPr="00C566E3">
        <w:t>tau_KM</w:t>
      </w:r>
      <w:proofErr w:type="spellEnd"/>
      <w:r w:rsidRPr="00C566E3">
        <w:t xml:space="preserve">. Then we will attempt to infer the parameters of all the modules, i.e., passive, spiking and adapting </w:t>
      </w:r>
      <w:r w:rsidRPr="00F23D37">
        <w:t>modules simultaneously using an AI framework consisting of both analytical and simulation-based-inference (</w:t>
      </w:r>
      <w:proofErr w:type="spellStart"/>
      <w:r w:rsidRPr="00F23D37">
        <w:t>sbi</w:t>
      </w:r>
      <w:proofErr w:type="spellEnd"/>
      <w:r w:rsidRPr="00F23D37">
        <w:t>;</w:t>
      </w:r>
      <w:r w:rsidRPr="00F23D37">
        <w:fldChar w:fldCharType="begin"/>
      </w:r>
      <w:r w:rsidRPr="00F23D37">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F23D37">
        <w:fldChar w:fldCharType="separate"/>
      </w:r>
      <w:r w:rsidRPr="00F23D37">
        <w:rPr>
          <w:noProof/>
        </w:rPr>
        <w:t>[2]</w:t>
      </w:r>
      <w:r w:rsidRPr="00F23D37">
        <w:fldChar w:fldCharType="end"/>
      </w:r>
      <w:r w:rsidRPr="00F23D37">
        <w:t xml:space="preserve">) modules. </w:t>
      </w:r>
    </w:p>
    <w:p w14:paraId="51AF788C" w14:textId="0BF07079" w:rsidR="00C2692F" w:rsidRDefault="00C566E3">
      <w:pPr>
        <w:pStyle w:val="Heading1"/>
      </w:pPr>
      <w:r>
        <w:t>Discussion and Conclusion</w:t>
      </w:r>
    </w:p>
    <w:p w14:paraId="2F7B0BA9" w14:textId="2C79D229"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00F23D37">
        <w:instrText xml:space="preserve"> ADDIN EN.CITE &lt;EndNote&gt;&lt;Cite&gt;&lt;Author&gt;Prinz&lt;/Author&gt;&lt;Year&gt;2004&lt;/Year&gt;&lt;RecNum&gt;5459&lt;/RecNum&gt;&lt;DisplayText&gt;[10]&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00F23D37">
        <w:rPr>
          <w:noProof/>
        </w:rPr>
        <w:t>[10]</w:t>
      </w:r>
      <w:r w:rsidRPr="00C566E3">
        <w:fldChar w:fldCharType="end"/>
      </w:r>
      <w:r w:rsidRPr="00C566E3">
        <w:t xml:space="preserve">). Moreover, automated schemes such as genetic algorithm searches (e.g., </w:t>
      </w:r>
      <w:r w:rsidRPr="00C566E3">
        <w:fldChar w:fldCharType="begin"/>
      </w:r>
      <w:r w:rsidR="00F23D37">
        <w:instrText xml:space="preserve"> ADDIN EN.CITE &lt;EndNote&gt;&lt;Cite&gt;&lt;Author&gt;Achard&lt;/Author&gt;&lt;Year&gt;2006&lt;/Year&gt;&lt;RecNum&gt;245&lt;/RecNum&gt;&lt;DisplayText&gt;[11]&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00F23D37">
        <w:rPr>
          <w:noProof/>
        </w:rPr>
        <w:t>[11]</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0FB3A46A"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range suggesting that it might not </w:t>
      </w:r>
      <w:proofErr w:type="spellStart"/>
      <w:r w:rsidRPr="00C566E3">
        <w:t>vary</w:t>
      </w:r>
      <w:proofErr w:type="spellEnd"/>
      <w:r w:rsidRPr="00C566E3">
        <w:t xml:space="preserve"> much, and this time constant controls the rapid response of the burst. The initial high frequency of the burst was controlled by </w:t>
      </w:r>
      <w:proofErr w:type="spellStart"/>
      <w:r w:rsidRPr="00C566E3">
        <w:t>g</w:t>
      </w:r>
      <w:r w:rsidRPr="00C566E3">
        <w:rPr>
          <w:vertAlign w:val="subscript"/>
        </w:rPr>
        <w:t>Nap</w:t>
      </w:r>
      <w:proofErr w:type="spellEnd"/>
      <w:r w:rsidRPr="00C566E3">
        <w:t xml:space="preserve">. The time constant </w:t>
      </w:r>
      <w:r w:rsidRPr="00C566E3">
        <w:rPr>
          <w:rFonts w:ascii="Symbol" w:hAnsi="Symbol"/>
        </w:rPr>
        <w:t>t</w:t>
      </w:r>
      <w:r w:rsidRPr="00C566E3">
        <w:rPr>
          <w:vertAlign w:val="subscript"/>
        </w:rPr>
        <w:t xml:space="preserve">KM </w:t>
      </w:r>
      <w:r w:rsidRPr="00C566E3">
        <w:t xml:space="preserve">controlled the duration of the burst and its conductance </w:t>
      </w:r>
      <w:proofErr w:type="spellStart"/>
      <w:r w:rsidRPr="00C566E3">
        <w:t>g</w:t>
      </w:r>
      <w:r w:rsidRPr="00C566E3">
        <w:rPr>
          <w:vertAlign w:val="subscript"/>
        </w:rPr>
        <w:t>KM</w:t>
      </w:r>
      <w:proofErr w:type="spellEnd"/>
      <w:r w:rsidRPr="00C566E3">
        <w:t xml:space="preserve"> </w:t>
      </w:r>
      <w:r w:rsidRPr="001B32F0">
        <w:t xml:space="preserve">controlled </w:t>
      </w:r>
      <w:r w:rsidR="00D174DB" w:rsidRPr="001B32F0">
        <w:t>spikes per burst</w:t>
      </w:r>
      <w:r w:rsidRPr="001B32F0">
        <w:t>.</w:t>
      </w:r>
      <w:r w:rsidRPr="00C566E3">
        <w:t xml:space="preserve"> In the two-current module, </w:t>
      </w:r>
      <w:proofErr w:type="spellStart"/>
      <w:r w:rsidRPr="00C566E3">
        <w:t>g</w:t>
      </w:r>
      <w:r w:rsidRPr="00C566E3">
        <w:rPr>
          <w:vertAlign w:val="subscript"/>
        </w:rPr>
        <w:t>Nap</w:t>
      </w:r>
      <w:proofErr w:type="spellEnd"/>
      <w:r w:rsidRPr="00C566E3">
        <w:rPr>
          <w:vertAlign w:val="subscript"/>
        </w:rPr>
        <w:t xml:space="preserve"> </w:t>
      </w:r>
      <w:r w:rsidRPr="00C566E3">
        <w:t xml:space="preserve">and </w:t>
      </w:r>
      <w:proofErr w:type="spellStart"/>
      <w:r w:rsidRPr="00C566E3">
        <w:t>g</w:t>
      </w:r>
      <w:r w:rsidRPr="00C566E3">
        <w:rPr>
          <w:vertAlign w:val="subscript"/>
        </w:rPr>
        <w:t>KM</w:t>
      </w:r>
      <w:proofErr w:type="spellEnd"/>
      <w:r w:rsidRPr="00C566E3">
        <w:t xml:space="preserve"> together controlled the frequency of the burst. And </w:t>
      </w:r>
      <w:proofErr w:type="spellStart"/>
      <w:r w:rsidRPr="00C566E3">
        <w:t>g</w:t>
      </w:r>
      <w:r w:rsidRPr="00C566E3">
        <w:rPr>
          <w:vertAlign w:val="subscript"/>
        </w:rPr>
        <w:t>KM</w:t>
      </w:r>
      <w:proofErr w:type="spellEnd"/>
      <w:r w:rsidRPr="00C566E3">
        <w:t xml:space="preserve"> and </w:t>
      </w:r>
      <w:r w:rsidRPr="00C566E3">
        <w:rPr>
          <w:rFonts w:ascii="Symbol" w:hAnsi="Symbol"/>
        </w:rPr>
        <w:t>t</w:t>
      </w:r>
      <w:r w:rsidRPr="00C566E3">
        <w:rPr>
          <w:vertAlign w:val="subscript"/>
        </w:rPr>
        <w:t>KM</w:t>
      </w:r>
      <w:r w:rsidRPr="00C566E3">
        <w:t xml:space="preserve"> together controlled </w:t>
      </w:r>
      <w:r w:rsidRPr="00C566E3">
        <w:t xml:space="preserve">the duration of the burst and the inter-burst interval. This made it difficult to independently set both burst duration and inter-burst interval with the Nap-KM module, suggesting that it may be better suited primarily for the adaptation characteristic. On the other hand, the </w:t>
      </w:r>
      <w:proofErr w:type="spellStart"/>
      <w:r w:rsidRPr="00C566E3">
        <w:t>CaS-CaT-</w:t>
      </w:r>
      <w:r w:rsidR="0031792D">
        <w:t>sAHP</w:t>
      </w:r>
      <w:proofErr w:type="spellEnd"/>
      <w:r w:rsidRPr="00C566E3">
        <w:t xml:space="preserve"> module had additional degrees of freedom which made it possible to independently vary both burst duration and inter-burst </w:t>
      </w:r>
      <w:r w:rsidRPr="00F23D37">
        <w:t>interval.</w:t>
      </w:r>
      <w:r w:rsidR="00A20F15" w:rsidRPr="00F23D37">
        <w:t xml:space="preserve"> </w:t>
      </w:r>
      <w:proofErr w:type="gramStart"/>
      <w:r w:rsidR="00A20F15" w:rsidRPr="00F23D37">
        <w:t>That being said, the</w:t>
      </w:r>
      <w:proofErr w:type="gramEnd"/>
      <w:r w:rsidR="00A20F15" w:rsidRPr="00F23D37">
        <w:t xml:space="preserve"> Nap-KM module seems to allow for a faster burst spiking profile than what is possible with the </w:t>
      </w:r>
      <w:proofErr w:type="spellStart"/>
      <w:r w:rsidR="00A20F15" w:rsidRPr="00F23D37">
        <w:t>CaS-CaT-sAHP</w:t>
      </w:r>
      <w:proofErr w:type="spellEnd"/>
      <w:r w:rsidR="00A20F15" w:rsidRPr="00F23D37">
        <w:t xml:space="preserve"> module which may mean it is necessary in cells that display this characteristic.</w:t>
      </w:r>
    </w:p>
    <w:p w14:paraId="12F11FB9" w14:textId="77777777" w:rsidR="00C566E3" w:rsidRPr="00C566E3" w:rsidRDefault="00C566E3" w:rsidP="00C566E3">
      <w:pPr>
        <w:rPr>
          <w:u w:val="single"/>
        </w:rPr>
      </w:pPr>
    </w:p>
    <w:p w14:paraId="475AA7BE" w14:textId="77777777" w:rsidR="00C566E3" w:rsidRPr="00FE17D1" w:rsidRDefault="00C566E3" w:rsidP="00C566E3">
      <w:pPr>
        <w:rPr>
          <w:u w:val="single"/>
        </w:rPr>
      </w:pPr>
      <w:r w:rsidRPr="00FE17D1">
        <w:rPr>
          <w:u w:val="single"/>
        </w:rPr>
        <w:t>Automated pipeline for developing biophysical models of single neurons</w:t>
      </w:r>
    </w:p>
    <w:p w14:paraId="278A3D8F" w14:textId="60FCF86B" w:rsidR="0015028E" w:rsidRDefault="00C566E3" w:rsidP="00C566E3">
      <w:r w:rsidRPr="00C566E3">
        <w:t xml:space="preserve">The segregation method with its lack of interaction among the </w:t>
      </w:r>
      <w:r w:rsidRPr="00DA6BF4">
        <w:t>various current modules makes the tuning process more efficient and facilitates automation via the machine learning package. Automation of the simple spiking module was shown in the Results section. Ongoing work focuses on extending the process to</w:t>
      </w:r>
      <w:r w:rsidR="00C06C20" w:rsidRPr="00DA6BF4">
        <w:t xml:space="preserve"> include</w:t>
      </w:r>
      <w:r w:rsidRPr="00DA6BF4">
        <w:t xml:space="preserve"> the Nap</w:t>
      </w:r>
      <w:r w:rsidRPr="00C566E3">
        <w:t xml:space="preserve">-KM and </w:t>
      </w:r>
      <w:proofErr w:type="spellStart"/>
      <w:r w:rsidRPr="00C566E3">
        <w:t>CaS-CaT-</w:t>
      </w:r>
      <w:r w:rsidR="0031792D">
        <w:t>sAHP</w:t>
      </w:r>
      <w:proofErr w:type="spellEnd"/>
      <w:r w:rsidRPr="00C566E3">
        <w:t xml:space="preserve"> modules separately. The final goal is to automate the entire pipeline including passive, spiking, </w:t>
      </w:r>
      <w:proofErr w:type="gramStart"/>
      <w:r w:rsidRPr="00C566E3">
        <w:t>adapting</w:t>
      </w:r>
      <w:proofErr w:type="gramEnd"/>
      <w:r w:rsidRPr="00C566E3">
        <w:t xml:space="preserve"> and bursting modules. </w:t>
      </w:r>
      <w:r w:rsidR="001C4A08">
        <w:t>After completion, the</w:t>
      </w:r>
      <w:r w:rsidRPr="00C566E3">
        <w:t xml:space="preserve"> open-source package will be hosted for public download at our site cyneuro.org.</w:t>
      </w:r>
    </w:p>
    <w:p w14:paraId="1C7B2EB2" w14:textId="5E660244" w:rsidR="00C566E3" w:rsidRDefault="00C2692F" w:rsidP="002A4DE4">
      <w:pPr>
        <w:pStyle w:val="ReferenceHead"/>
      </w:pPr>
      <w:r>
        <w:t>References</w:t>
      </w:r>
    </w:p>
    <w:p w14:paraId="630DA895" w14:textId="77777777" w:rsidR="00F23D37" w:rsidRPr="00F23D37" w:rsidRDefault="00C566E3" w:rsidP="00F23D37">
      <w:pPr>
        <w:pStyle w:val="EndNoteBibliography"/>
        <w:ind w:left="360" w:hanging="360"/>
      </w:pPr>
      <w:r>
        <w:fldChar w:fldCharType="begin"/>
      </w:r>
      <w:r>
        <w:instrText xml:space="preserve"> ADDIN EN.REFLIST </w:instrText>
      </w:r>
      <w:r>
        <w:fldChar w:fldCharType="separate"/>
      </w:r>
      <w:r w:rsidR="00F23D37" w:rsidRPr="00F23D37">
        <w:rPr>
          <w:sz w:val="20"/>
        </w:rPr>
        <w:t>1</w:t>
      </w:r>
      <w:r w:rsidR="00F23D37" w:rsidRPr="00F23D37">
        <w:rPr>
          <w:rFonts w:ascii="Segoe UI" w:hAnsi="Segoe UI" w:cs="Segoe UI"/>
          <w:sz w:val="20"/>
        </w:rPr>
        <w:t>.</w:t>
      </w:r>
      <w:r w:rsidR="00F23D37" w:rsidRPr="00F23D37">
        <w:rPr>
          <w:rFonts w:ascii="Segoe UI" w:hAnsi="Segoe UI" w:cs="Segoe UI"/>
          <w:sz w:val="20"/>
        </w:rPr>
        <w:tab/>
      </w:r>
      <w:r w:rsidR="00F23D37" w:rsidRPr="00F23D37">
        <w:t>Alturki A, Feng F, Nair A, Guntu V, Nair SS (2016) Distinct current modules shape cellular dynamics in model neurons, Neuroscience</w:t>
      </w:r>
      <w:r w:rsidR="00F23D37" w:rsidRPr="00F23D37">
        <w:rPr>
          <w:i/>
        </w:rPr>
        <w:t xml:space="preserve"> </w:t>
      </w:r>
      <w:r w:rsidR="00F23D37" w:rsidRPr="00F23D37">
        <w:t>334, 309-331. PMC5086448.</w:t>
      </w:r>
    </w:p>
    <w:p w14:paraId="61BCB577" w14:textId="77777777" w:rsidR="00F23D37" w:rsidRPr="00F23D37" w:rsidRDefault="00F23D37" w:rsidP="00F23D37">
      <w:pPr>
        <w:pStyle w:val="EndNoteBibliography"/>
        <w:ind w:left="360" w:hanging="360"/>
      </w:pPr>
      <w:r w:rsidRPr="00F23D37">
        <w:rPr>
          <w:sz w:val="20"/>
        </w:rPr>
        <w:t>2</w:t>
      </w:r>
      <w:r w:rsidRPr="00F23D37">
        <w:rPr>
          <w:rFonts w:ascii="Segoe UI" w:hAnsi="Segoe UI" w:cs="Segoe UI"/>
          <w:sz w:val="20"/>
        </w:rPr>
        <w:t>.</w:t>
      </w:r>
      <w:r w:rsidRPr="00F23D37">
        <w:rPr>
          <w:rFonts w:ascii="Segoe UI" w:hAnsi="Segoe UI" w:cs="Segoe UI"/>
          <w:sz w:val="20"/>
        </w:rPr>
        <w:tab/>
      </w:r>
      <w:r w:rsidRPr="00F23D37">
        <w:t>Gonçalves PJ, Lueckmann J-M, Deistler M, Nonnenmacher M, Öcal K, Bassetto G, Chintaluri C, Podlaski WF, Haddad SA, Vogels TP, Greenberg DS, Macke JH (2020) Training deep neural density estimators to identify mechanistic models of neural dynamics, eLife</w:t>
      </w:r>
      <w:r w:rsidRPr="00F23D37">
        <w:rPr>
          <w:i/>
        </w:rPr>
        <w:t xml:space="preserve"> </w:t>
      </w:r>
      <w:r w:rsidRPr="00F23D37">
        <w:t xml:space="preserve">9, e56261. </w:t>
      </w:r>
    </w:p>
    <w:p w14:paraId="20896B38" w14:textId="77777777" w:rsidR="00F23D37" w:rsidRPr="00F23D37" w:rsidRDefault="00F23D37" w:rsidP="00F23D37">
      <w:pPr>
        <w:pStyle w:val="EndNoteBibliography"/>
        <w:ind w:left="360" w:hanging="360"/>
      </w:pPr>
      <w:r w:rsidRPr="00F23D37">
        <w:rPr>
          <w:sz w:val="20"/>
        </w:rPr>
        <w:t>3</w:t>
      </w:r>
      <w:r w:rsidRPr="00F23D37">
        <w:rPr>
          <w:rFonts w:ascii="Segoe UI" w:hAnsi="Segoe UI" w:cs="Segoe UI"/>
          <w:sz w:val="20"/>
        </w:rPr>
        <w:t>.</w:t>
      </w:r>
      <w:r w:rsidRPr="00F23D37">
        <w:rPr>
          <w:rFonts w:ascii="Segoe UI" w:hAnsi="Segoe UI" w:cs="Segoe UI"/>
          <w:sz w:val="20"/>
        </w:rPr>
        <w:tab/>
      </w:r>
      <w:r w:rsidRPr="00F23D37">
        <w:t>Carnevale N, Hines M (2006) The neuron book (UK: Cambridge University Press).</w:t>
      </w:r>
    </w:p>
    <w:p w14:paraId="03DBBB5E" w14:textId="77777777" w:rsidR="00F23D37" w:rsidRPr="00F23D37" w:rsidRDefault="00F23D37" w:rsidP="00F23D37">
      <w:pPr>
        <w:pStyle w:val="EndNoteBibliography"/>
        <w:ind w:left="360" w:hanging="360"/>
      </w:pPr>
      <w:r w:rsidRPr="00F23D37">
        <w:rPr>
          <w:sz w:val="20"/>
        </w:rPr>
        <w:t>4</w:t>
      </w:r>
      <w:r w:rsidRPr="00F23D37">
        <w:rPr>
          <w:rFonts w:ascii="Segoe UI" w:hAnsi="Segoe UI" w:cs="Segoe UI"/>
          <w:sz w:val="20"/>
        </w:rPr>
        <w:t>.</w:t>
      </w:r>
      <w:r w:rsidRPr="00F23D37">
        <w:rPr>
          <w:rFonts w:ascii="Segoe UI" w:hAnsi="Segoe UI" w:cs="Segoe UI"/>
          <w:sz w:val="20"/>
        </w:rPr>
        <w:tab/>
      </w:r>
      <w:r w:rsidRPr="00F23D37">
        <w:t>Byrne JH, Roberts JL, Waxham MN (2014) From molecules to networks: An introduction to cellular and molecular neuroscience, 3rd edn (Elsevier).</w:t>
      </w:r>
    </w:p>
    <w:p w14:paraId="064A0D83" w14:textId="77777777" w:rsidR="00F23D37" w:rsidRPr="00F23D37" w:rsidRDefault="00F23D37" w:rsidP="00F23D37">
      <w:pPr>
        <w:pStyle w:val="EndNoteBibliography"/>
        <w:ind w:left="360" w:hanging="360"/>
      </w:pPr>
      <w:r w:rsidRPr="00F23D37">
        <w:rPr>
          <w:sz w:val="20"/>
        </w:rPr>
        <w:t>5</w:t>
      </w:r>
      <w:r w:rsidRPr="00F23D37">
        <w:rPr>
          <w:rFonts w:ascii="Segoe UI" w:hAnsi="Segoe UI" w:cs="Segoe UI"/>
          <w:sz w:val="20"/>
        </w:rPr>
        <w:t>.</w:t>
      </w:r>
      <w:r w:rsidRPr="00F23D37">
        <w:rPr>
          <w:rFonts w:ascii="Segoe UI" w:hAnsi="Segoe UI" w:cs="Segoe UI"/>
          <w:sz w:val="20"/>
        </w:rPr>
        <w:tab/>
      </w:r>
      <w:r w:rsidRPr="00F23D37">
        <w:t>Izhikevich (2007) Dynamical systems in neuroscience the geometry of excitability and bursting In Computational neuroscience (Cambridge, Mass., MIT Press).</w:t>
      </w:r>
    </w:p>
    <w:p w14:paraId="28118F2B" w14:textId="77777777" w:rsidR="00F23D37" w:rsidRPr="00F23D37" w:rsidRDefault="00F23D37" w:rsidP="00F23D37">
      <w:pPr>
        <w:pStyle w:val="EndNoteBibliography"/>
        <w:ind w:left="360" w:hanging="360"/>
      </w:pPr>
      <w:r w:rsidRPr="00F23D37">
        <w:rPr>
          <w:sz w:val="20"/>
        </w:rPr>
        <w:t>6</w:t>
      </w:r>
      <w:r w:rsidRPr="00F23D37">
        <w:rPr>
          <w:rFonts w:ascii="Segoe UI" w:hAnsi="Segoe UI" w:cs="Segoe UI"/>
          <w:sz w:val="20"/>
        </w:rPr>
        <w:t>.</w:t>
      </w:r>
      <w:r w:rsidRPr="00F23D37">
        <w:rPr>
          <w:rFonts w:ascii="Segoe UI" w:hAnsi="Segoe UI" w:cs="Segoe UI"/>
          <w:sz w:val="20"/>
        </w:rPr>
        <w:tab/>
      </w:r>
      <w:r w:rsidRPr="00F23D37">
        <w:t>Sun Q, Sotayo A, Cazzulino AS, Snyder AM, Denny CA, Siegelbaum SA (2017) Proximodistal heterogeneity of hippocampal CA3 pyramidal neuron intrinsic properties, connectivity, and reactivation during memory recall, Neuron</w:t>
      </w:r>
      <w:r w:rsidRPr="00F23D37">
        <w:rPr>
          <w:i/>
        </w:rPr>
        <w:t xml:space="preserve"> </w:t>
      </w:r>
      <w:r w:rsidRPr="00F23D37">
        <w:t xml:space="preserve">95, 656-672.e653. </w:t>
      </w:r>
    </w:p>
    <w:p w14:paraId="691563C4" w14:textId="77777777" w:rsidR="00F23D37" w:rsidRPr="00F23D37" w:rsidRDefault="00F23D37" w:rsidP="00F23D37">
      <w:pPr>
        <w:pStyle w:val="EndNoteBibliography"/>
        <w:ind w:left="360" w:hanging="360"/>
      </w:pPr>
      <w:r w:rsidRPr="00F23D37">
        <w:rPr>
          <w:sz w:val="20"/>
        </w:rPr>
        <w:t>7</w:t>
      </w:r>
      <w:r w:rsidRPr="00F23D37">
        <w:rPr>
          <w:rFonts w:ascii="Segoe UI" w:hAnsi="Segoe UI" w:cs="Segoe UI"/>
          <w:sz w:val="20"/>
        </w:rPr>
        <w:t>.</w:t>
      </w:r>
      <w:r w:rsidRPr="00F23D37">
        <w:rPr>
          <w:rFonts w:ascii="Segoe UI" w:hAnsi="Segoe UI" w:cs="Segoe UI"/>
          <w:sz w:val="20"/>
        </w:rPr>
        <w:tab/>
      </w:r>
      <w:r w:rsidRPr="00F23D37">
        <w:t>Staff NP, Jung H-Y, Thiagarajan T, Yao M, Spruston N (2000) Resting and active properties of pyramidal neurons in subiculum and ca1 of rat hippocampus, J Neurophysiol</w:t>
      </w:r>
      <w:r w:rsidRPr="00F23D37">
        <w:rPr>
          <w:i/>
        </w:rPr>
        <w:t xml:space="preserve"> </w:t>
      </w:r>
      <w:r w:rsidRPr="00F23D37">
        <w:t xml:space="preserve">84, 2398-2408. </w:t>
      </w:r>
    </w:p>
    <w:p w14:paraId="0D78A5CB" w14:textId="77777777" w:rsidR="00F23D37" w:rsidRPr="00F23D37" w:rsidRDefault="00F23D37" w:rsidP="00F23D37">
      <w:pPr>
        <w:pStyle w:val="EndNoteBibliography"/>
        <w:ind w:left="360" w:hanging="360"/>
      </w:pPr>
      <w:r w:rsidRPr="00F23D37">
        <w:rPr>
          <w:sz w:val="20"/>
        </w:rPr>
        <w:t>8</w:t>
      </w:r>
      <w:r w:rsidRPr="00F23D37">
        <w:rPr>
          <w:rFonts w:ascii="Segoe UI" w:hAnsi="Segoe UI" w:cs="Segoe UI"/>
          <w:sz w:val="20"/>
        </w:rPr>
        <w:t>.</w:t>
      </w:r>
      <w:r w:rsidRPr="00F23D37">
        <w:rPr>
          <w:rFonts w:ascii="Segoe UI" w:hAnsi="Segoe UI" w:cs="Segoe UI"/>
          <w:sz w:val="20"/>
        </w:rPr>
        <w:tab/>
      </w:r>
      <w:r w:rsidRPr="00F23D37">
        <w:t>Hummos A, Franklin Charles C, Nair Satish S (2014) Intrinsic mechanisms stabilize encoding and retrieval circuits differentially in a hippocampal network model, Hippocampus</w:t>
      </w:r>
      <w:r w:rsidRPr="00F23D37">
        <w:rPr>
          <w:i/>
        </w:rPr>
        <w:t xml:space="preserve"> </w:t>
      </w:r>
      <w:r w:rsidRPr="00F23D37">
        <w:t>24, 1430-1448. PMC24978936.</w:t>
      </w:r>
    </w:p>
    <w:p w14:paraId="2543AEDF" w14:textId="77777777" w:rsidR="00F23D37" w:rsidRPr="00F23D37" w:rsidRDefault="00F23D37" w:rsidP="00F23D37">
      <w:pPr>
        <w:pStyle w:val="EndNoteBibliography"/>
        <w:ind w:left="360" w:hanging="360"/>
      </w:pPr>
      <w:r w:rsidRPr="00F23D37">
        <w:rPr>
          <w:sz w:val="20"/>
        </w:rPr>
        <w:t>9</w:t>
      </w:r>
      <w:r w:rsidRPr="00F23D37">
        <w:rPr>
          <w:rFonts w:ascii="Segoe UI" w:hAnsi="Segoe UI" w:cs="Segoe UI"/>
          <w:sz w:val="20"/>
        </w:rPr>
        <w:t>.</w:t>
      </w:r>
      <w:r w:rsidRPr="00F23D37">
        <w:rPr>
          <w:rFonts w:ascii="Segoe UI" w:hAnsi="Segoe UI" w:cs="Segoe UI"/>
          <w:sz w:val="20"/>
        </w:rPr>
        <w:tab/>
      </w:r>
      <w:r w:rsidRPr="00F23D37">
        <w:t>Hummos A, Nair SS (2017) An integrative model of the intrinsic hippocampal theta rhythm, PLoS One</w:t>
      </w:r>
      <w:r w:rsidRPr="00F23D37">
        <w:rPr>
          <w:i/>
        </w:rPr>
        <w:t xml:space="preserve"> </w:t>
      </w:r>
      <w:r w:rsidRPr="00F23D37">
        <w:t>12, e0182648. PMC5546630.</w:t>
      </w:r>
    </w:p>
    <w:p w14:paraId="629CE6A9" w14:textId="77777777" w:rsidR="00F23D37" w:rsidRPr="00F23D37" w:rsidRDefault="00F23D37" w:rsidP="00F23D37">
      <w:pPr>
        <w:pStyle w:val="EndNoteBibliography"/>
        <w:ind w:left="360" w:hanging="360"/>
      </w:pPr>
      <w:r w:rsidRPr="00F23D37">
        <w:rPr>
          <w:sz w:val="20"/>
        </w:rPr>
        <w:t>10</w:t>
      </w:r>
      <w:r w:rsidRPr="00F23D37">
        <w:rPr>
          <w:rFonts w:ascii="Segoe UI" w:hAnsi="Segoe UI" w:cs="Segoe UI"/>
          <w:sz w:val="20"/>
        </w:rPr>
        <w:t>.</w:t>
      </w:r>
      <w:r w:rsidRPr="00F23D37">
        <w:rPr>
          <w:rFonts w:ascii="Segoe UI" w:hAnsi="Segoe UI" w:cs="Segoe UI"/>
          <w:sz w:val="20"/>
        </w:rPr>
        <w:tab/>
      </w:r>
      <w:r w:rsidRPr="00F23D37">
        <w:t>Prinz AA, Bucher D, Marder E (2004) Similar network activity from disparate circuit parameters, Nat Neurosci</w:t>
      </w:r>
      <w:r w:rsidRPr="00F23D37">
        <w:rPr>
          <w:i/>
        </w:rPr>
        <w:t xml:space="preserve"> </w:t>
      </w:r>
      <w:r w:rsidRPr="00F23D37">
        <w:t xml:space="preserve">7, 1345-1352. </w:t>
      </w:r>
    </w:p>
    <w:p w14:paraId="1AE384C8" w14:textId="77777777" w:rsidR="00F23D37" w:rsidRPr="00F23D37" w:rsidRDefault="00F23D37" w:rsidP="00F23D37">
      <w:pPr>
        <w:pStyle w:val="EndNoteBibliography"/>
        <w:ind w:left="360" w:hanging="360"/>
      </w:pPr>
      <w:r w:rsidRPr="00F23D37">
        <w:rPr>
          <w:sz w:val="20"/>
        </w:rPr>
        <w:t>11</w:t>
      </w:r>
      <w:r w:rsidRPr="00F23D37">
        <w:rPr>
          <w:rFonts w:ascii="Segoe UI" w:hAnsi="Segoe UI" w:cs="Segoe UI"/>
          <w:sz w:val="20"/>
        </w:rPr>
        <w:t>.</w:t>
      </w:r>
      <w:r w:rsidRPr="00F23D37">
        <w:rPr>
          <w:rFonts w:ascii="Segoe UI" w:hAnsi="Segoe UI" w:cs="Segoe UI"/>
          <w:sz w:val="20"/>
        </w:rPr>
        <w:tab/>
      </w:r>
      <w:r w:rsidRPr="00F23D37">
        <w:t>Achard P, De Schutter E (2006) Complex parameter landscape for a complex neuron model, PLoS Comput Biol</w:t>
      </w:r>
      <w:r w:rsidRPr="00F23D37">
        <w:rPr>
          <w:i/>
        </w:rPr>
        <w:t xml:space="preserve"> </w:t>
      </w:r>
      <w:r w:rsidRPr="00F23D37">
        <w:t xml:space="preserve">2, e94. </w:t>
      </w:r>
    </w:p>
    <w:p w14:paraId="611BA4DD" w14:textId="608ADA0A" w:rsidR="00C2692F" w:rsidRPr="007A28F1" w:rsidRDefault="00C566E3" w:rsidP="00C2692F">
      <w:pPr>
        <w:pStyle w:val="References"/>
        <w:numPr>
          <w:ilvl w:val="0"/>
          <w:numId w:val="0"/>
        </w:numPr>
      </w:pPr>
      <w:r>
        <w:fldChar w:fldCharType="end"/>
      </w:r>
    </w:p>
    <w:sectPr w:rsidR="00C2692F" w:rsidRPr="007A28F1" w:rsidSect="0015028E">
      <w:headerReference w:type="default" r:id="rId13"/>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F2759C" w14:textId="77777777" w:rsidR="00AF0AFC" w:rsidRDefault="00AF0AFC">
      <w:r>
        <w:separator/>
      </w:r>
    </w:p>
  </w:endnote>
  <w:endnote w:type="continuationSeparator" w:id="0">
    <w:p w14:paraId="5848E8EE" w14:textId="77777777" w:rsidR="00AF0AFC" w:rsidRDefault="00AF0A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166E85" w14:textId="77777777" w:rsidR="00AF0AFC" w:rsidRDefault="00AF0AFC"/>
  </w:footnote>
  <w:footnote w:type="continuationSeparator" w:id="0">
    <w:p w14:paraId="5CC8BE59" w14:textId="77777777" w:rsidR="00AF0AFC" w:rsidRDefault="00AF0AFC">
      <w:r>
        <w:continuationSeparator/>
      </w:r>
    </w:p>
  </w:footnote>
  <w:footnote w:id="1">
    <w:p w14:paraId="662B1F59" w14:textId="012ADA48" w:rsidR="00FE17D1" w:rsidRPr="00F23D37" w:rsidRDefault="00FE17D1" w:rsidP="00F23D37">
      <w:pPr>
        <w:pStyle w:val="FootnoteText"/>
        <w:rPr>
          <w:color w:val="000000"/>
        </w:rPr>
      </w:pPr>
      <w:r w:rsidRPr="00F23D37">
        <w:rPr>
          <w:color w:val="000000"/>
        </w:rPr>
        <w:t>This research was supported in part by This research was supported in part by grants NIH MH122023 and NSF OAC-1730655 to SSN.</w:t>
      </w:r>
    </w:p>
    <w:p w14:paraId="563B7107" w14:textId="416BF88D" w:rsidR="00FE17D1" w:rsidRPr="00F23D37" w:rsidRDefault="00FE17D1" w:rsidP="00FE17D1">
      <w:pPr>
        <w:pStyle w:val="FootnoteText"/>
        <w:rPr>
          <w:color w:val="000000"/>
        </w:rPr>
      </w:pPr>
      <w:r w:rsidRPr="00F23D37">
        <w:t>*</w:t>
      </w:r>
      <w:r w:rsidRPr="00F23D37">
        <w:rPr>
          <w:color w:val="000000"/>
        </w:rPr>
        <w:t xml:space="preserve">N Opsal, P Canfield, T Banks and SS Nair are with Electrical Engineering and Computer Science, University of Missouri, Columbia MO 65211 (corresponding author SSN phone: 573-882-2964; fax: 573-882-0397; e-mail: </w:t>
      </w:r>
      <w:hyperlink r:id="rId1" w:history="1">
        <w:r w:rsidRPr="00F23D37">
          <w:rPr>
            <w:rStyle w:val="Hyperlink"/>
          </w:rPr>
          <w:t>nairs@missouri.edu</w:t>
        </w:r>
      </w:hyperlink>
      <w:r w:rsidRPr="00F23D37">
        <w:rPr>
          <w:color w:val="000000"/>
        </w:rPr>
        <w:t xml:space="preserve">). </w:t>
      </w:r>
    </w:p>
    <w:p w14:paraId="164967BD" w14:textId="2B1ADE2D" w:rsidR="00C2692F" w:rsidRPr="00F23D37" w:rsidRDefault="00C2692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649&lt;/item&gt;&lt;item&gt;694&lt;/item&gt;&lt;item&gt;4829&lt;/item&gt;&lt;item&gt;4962&lt;/item&gt;&lt;item&gt;5459&lt;/item&gt;&lt;item&gt;5463&lt;/item&gt;&lt;item&gt;5475&lt;/item&gt;&lt;item&gt;5478&lt;/item&gt;&lt;/record-ids&gt;&lt;/item&gt;&lt;/Libraries&gt;"/>
  </w:docVars>
  <w:rsids>
    <w:rsidRoot w:val="001A13E6"/>
    <w:rsid w:val="0015028E"/>
    <w:rsid w:val="00172562"/>
    <w:rsid w:val="001A13E6"/>
    <w:rsid w:val="001B32F0"/>
    <w:rsid w:val="001C433D"/>
    <w:rsid w:val="001C4A08"/>
    <w:rsid w:val="00211AAF"/>
    <w:rsid w:val="00267926"/>
    <w:rsid w:val="00292AD5"/>
    <w:rsid w:val="002A4DE4"/>
    <w:rsid w:val="0031792D"/>
    <w:rsid w:val="00355EDE"/>
    <w:rsid w:val="00386408"/>
    <w:rsid w:val="003A2DC9"/>
    <w:rsid w:val="003B3C7B"/>
    <w:rsid w:val="003C7107"/>
    <w:rsid w:val="003E680F"/>
    <w:rsid w:val="00415382"/>
    <w:rsid w:val="0044077C"/>
    <w:rsid w:val="00462339"/>
    <w:rsid w:val="004929F3"/>
    <w:rsid w:val="00571837"/>
    <w:rsid w:val="00582132"/>
    <w:rsid w:val="005B476A"/>
    <w:rsid w:val="005D7E63"/>
    <w:rsid w:val="00621549"/>
    <w:rsid w:val="0065673F"/>
    <w:rsid w:val="006978BD"/>
    <w:rsid w:val="006D5709"/>
    <w:rsid w:val="006F5250"/>
    <w:rsid w:val="0072303E"/>
    <w:rsid w:val="0072734B"/>
    <w:rsid w:val="007E061C"/>
    <w:rsid w:val="007E755A"/>
    <w:rsid w:val="007F61BC"/>
    <w:rsid w:val="00977360"/>
    <w:rsid w:val="009A5EF1"/>
    <w:rsid w:val="009B6641"/>
    <w:rsid w:val="009C288F"/>
    <w:rsid w:val="00A20F15"/>
    <w:rsid w:val="00A315B5"/>
    <w:rsid w:val="00A407F4"/>
    <w:rsid w:val="00AB5530"/>
    <w:rsid w:val="00AB657F"/>
    <w:rsid w:val="00AC2754"/>
    <w:rsid w:val="00AE3293"/>
    <w:rsid w:val="00AF0AFC"/>
    <w:rsid w:val="00B16185"/>
    <w:rsid w:val="00B77181"/>
    <w:rsid w:val="00B93344"/>
    <w:rsid w:val="00BC4269"/>
    <w:rsid w:val="00C06C20"/>
    <w:rsid w:val="00C230E0"/>
    <w:rsid w:val="00C2692F"/>
    <w:rsid w:val="00C566E3"/>
    <w:rsid w:val="00C81685"/>
    <w:rsid w:val="00C878B7"/>
    <w:rsid w:val="00CB0F7E"/>
    <w:rsid w:val="00CF0931"/>
    <w:rsid w:val="00D01553"/>
    <w:rsid w:val="00D174DB"/>
    <w:rsid w:val="00D354B4"/>
    <w:rsid w:val="00D93B3F"/>
    <w:rsid w:val="00D93BAE"/>
    <w:rsid w:val="00DA6BF4"/>
    <w:rsid w:val="00DC10A0"/>
    <w:rsid w:val="00DD0A45"/>
    <w:rsid w:val="00E16811"/>
    <w:rsid w:val="00E71F51"/>
    <w:rsid w:val="00E76E91"/>
    <w:rsid w:val="00E94C00"/>
    <w:rsid w:val="00EE7A12"/>
    <w:rsid w:val="00F23D37"/>
    <w:rsid w:val="00F365D0"/>
    <w:rsid w:val="00F5760C"/>
    <w:rsid w:val="00FB46DE"/>
    <w:rsid w:val="00FE17D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link w:val="FootnoteTextChar"/>
    <w:uiPriority w:val="99"/>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 w:type="paragraph" w:styleId="NormalWeb">
    <w:name w:val="Normal (Web)"/>
    <w:basedOn w:val="Normal"/>
    <w:uiPriority w:val="99"/>
    <w:unhideWhenUsed/>
    <w:rsid w:val="006978BD"/>
    <w:pPr>
      <w:autoSpaceDE/>
      <w:autoSpaceDN/>
    </w:pPr>
    <w:rPr>
      <w:rFonts w:ascii="Calibri" w:eastAsiaTheme="minorHAnsi" w:hAnsi="Calibri" w:cs="Calibri"/>
      <w:sz w:val="22"/>
      <w:szCs w:val="22"/>
    </w:rPr>
  </w:style>
  <w:style w:type="character" w:customStyle="1" w:styleId="FootnoteTextChar">
    <w:name w:val="Footnote Text Char"/>
    <w:basedOn w:val="DefaultParagraphFont"/>
    <w:link w:val="FootnoteText"/>
    <w:uiPriority w:val="99"/>
    <w:semiHidden/>
    <w:rsid w:val="00FE17D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840539">
      <w:bodyDiv w:val="1"/>
      <w:marLeft w:val="0"/>
      <w:marRight w:val="0"/>
      <w:marTop w:val="0"/>
      <w:marBottom w:val="0"/>
      <w:divBdr>
        <w:top w:val="none" w:sz="0" w:space="0" w:color="auto"/>
        <w:left w:val="none" w:sz="0" w:space="0" w:color="auto"/>
        <w:bottom w:val="none" w:sz="0" w:space="0" w:color="auto"/>
        <w:right w:val="none" w:sz="0" w:space="0" w:color="auto"/>
      </w:divBdr>
    </w:div>
    <w:div w:id="780952364">
      <w:bodyDiv w:val="1"/>
      <w:marLeft w:val="0"/>
      <w:marRight w:val="0"/>
      <w:marTop w:val="0"/>
      <w:marBottom w:val="0"/>
      <w:divBdr>
        <w:top w:val="none" w:sz="0" w:space="0" w:color="auto"/>
        <w:left w:val="none" w:sz="0" w:space="0" w:color="auto"/>
        <w:bottom w:val="none" w:sz="0" w:space="0" w:color="auto"/>
        <w:right w:val="none" w:sz="0" w:space="0" w:color="auto"/>
      </w:divBdr>
    </w:div>
    <w:div w:id="1106075816">
      <w:bodyDiv w:val="1"/>
      <w:marLeft w:val="0"/>
      <w:marRight w:val="0"/>
      <w:marTop w:val="0"/>
      <w:marBottom w:val="0"/>
      <w:divBdr>
        <w:top w:val="none" w:sz="0" w:space="0" w:color="auto"/>
        <w:left w:val="none" w:sz="0" w:space="0" w:color="auto"/>
        <w:bottom w:val="none" w:sz="0" w:space="0" w:color="auto"/>
        <w:right w:val="none" w:sz="0" w:space="0" w:color="auto"/>
      </w:divBdr>
      <w:divsChild>
        <w:div w:id="780799896">
          <w:marLeft w:val="0"/>
          <w:marRight w:val="0"/>
          <w:marTop w:val="0"/>
          <w:marBottom w:val="0"/>
          <w:divBdr>
            <w:top w:val="none" w:sz="0" w:space="0" w:color="auto"/>
            <w:left w:val="none" w:sz="0" w:space="0" w:color="auto"/>
            <w:bottom w:val="none" w:sz="0" w:space="0" w:color="auto"/>
            <w:right w:val="none" w:sz="0" w:space="0" w:color="auto"/>
          </w:divBdr>
          <w:divsChild>
            <w:div w:id="936905287">
              <w:marLeft w:val="0"/>
              <w:marRight w:val="0"/>
              <w:marTop w:val="0"/>
              <w:marBottom w:val="0"/>
              <w:divBdr>
                <w:top w:val="none" w:sz="0" w:space="0" w:color="auto"/>
                <w:left w:val="none" w:sz="0" w:space="0" w:color="auto"/>
                <w:bottom w:val="none" w:sz="0" w:space="0" w:color="auto"/>
                <w:right w:val="none" w:sz="0" w:space="0" w:color="auto"/>
              </w:divBdr>
            </w:div>
            <w:div w:id="1609965862">
              <w:marLeft w:val="0"/>
              <w:marRight w:val="0"/>
              <w:marTop w:val="0"/>
              <w:marBottom w:val="0"/>
              <w:divBdr>
                <w:top w:val="none" w:sz="0" w:space="0" w:color="auto"/>
                <w:left w:val="none" w:sz="0" w:space="0" w:color="auto"/>
                <w:bottom w:val="none" w:sz="0" w:space="0" w:color="auto"/>
                <w:right w:val="none" w:sz="0" w:space="0" w:color="auto"/>
              </w:divBdr>
            </w:div>
            <w:div w:id="13936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2841">
      <w:bodyDiv w:val="1"/>
      <w:marLeft w:val="0"/>
      <w:marRight w:val="0"/>
      <w:marTop w:val="0"/>
      <w:marBottom w:val="0"/>
      <w:divBdr>
        <w:top w:val="none" w:sz="0" w:space="0" w:color="auto"/>
        <w:left w:val="none" w:sz="0" w:space="0" w:color="auto"/>
        <w:bottom w:val="none" w:sz="0" w:space="0" w:color="auto"/>
        <w:right w:val="none" w:sz="0" w:space="0" w:color="auto"/>
      </w:divBdr>
    </w:div>
    <w:div w:id="1842969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nairs@missouri.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5CB71A-79BF-4BDB-AE55-5E7E071ED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4</TotalTime>
  <Pages>4</Pages>
  <Words>5043</Words>
  <Characters>2874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Nathaniel Opsal</cp:lastModifiedBy>
  <cp:revision>2</cp:revision>
  <cp:lastPrinted>2012-01-31T04:17:00Z</cp:lastPrinted>
  <dcterms:created xsi:type="dcterms:W3CDTF">2020-12-22T06:32:00Z</dcterms:created>
  <dcterms:modified xsi:type="dcterms:W3CDTF">2020-12-22T06:32:00Z</dcterms:modified>
</cp:coreProperties>
</file>